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r w:rsidRPr="000F3C49">
        <w:rPr>
          <w:rFonts w:asciiTheme="minorHAnsi" w:hAnsiTheme="minorHAnsi" w:cstheme="minorHAnsi"/>
          <w:b/>
          <w:sz w:val="22"/>
          <w:lang w:val="en-GB"/>
        </w:rPr>
        <w:t>Appendix S1</w:t>
      </w:r>
      <w:commentRangeEnd w:id="0"/>
      <w:r w:rsidR="00085816">
        <w:rPr>
          <w:rStyle w:val="Kommentarsreferens"/>
          <w:rFonts w:asciiTheme="minorHAnsi" w:hAnsiTheme="minorHAnsi"/>
        </w:rPr>
        <w:commentReference w:id="0"/>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nk"/>
          <w:rFonts w:cstheme="minorHAnsi"/>
          <w:lang w:val="en-GB"/>
        </w:rPr>
      </w:pPr>
      <w:r w:rsidRPr="00647D43">
        <w:rPr>
          <w:rFonts w:cstheme="minorHAnsi"/>
          <w:lang w:val="en-GB"/>
        </w:rPr>
        <w:t xml:space="preserve">Max Lindmark, Swedish University of Agricultural Sciences, Department of Aquatic Resources, Institute of Coastal Research, Skolgatan 6, Öregrund 742 42, Sweden, Tel.: +46(0)104784137, email: </w:t>
      </w:r>
      <w:hyperlink r:id="rId14" w:history="1">
        <w:r w:rsidRPr="00647D43">
          <w:rPr>
            <w:rStyle w:val="Hyperlnk"/>
            <w:rFonts w:cstheme="minorHAnsi"/>
            <w:lang w:val="en-GB"/>
          </w:rPr>
          <w:t>max.lindmark@slu.se</w:t>
        </w:r>
      </w:hyperlink>
    </w:p>
    <w:sdt>
      <w:sdtPr>
        <w:rPr>
          <w:rFonts w:asciiTheme="minorHAnsi" w:eastAsiaTheme="minorHAnsi" w:hAnsiTheme="minorHAnsi" w:cstheme="minorBidi"/>
          <w:b w:val="0"/>
          <w:bCs/>
          <w:color w:val="auto"/>
          <w:lang w:eastAsia="en-US"/>
        </w:rPr>
        <w:id w:val="-188305958"/>
        <w:docPartObj>
          <w:docPartGallery w:val="Table of Contents"/>
          <w:docPartUnique/>
        </w:docPartObj>
      </w:sdtPr>
      <w:sdtEndPr>
        <w:rPr>
          <w:rFonts w:cstheme="minorHAnsi"/>
          <w:bCs w:val="0"/>
          <w:lang w:val="sv-SE"/>
        </w:rPr>
      </w:sdtEndPr>
      <w:sdtContent>
        <w:p w14:paraId="123093C4" w14:textId="77777777" w:rsidR="005C79CD" w:rsidRPr="00647D43" w:rsidRDefault="005C79CD" w:rsidP="00D545B3">
          <w:pPr>
            <w:pStyle w:val="Innehllsfrteckningsrubrik"/>
          </w:pPr>
          <w:r w:rsidRPr="00647D43">
            <w:t>Contents</w:t>
          </w:r>
        </w:p>
        <w:p w14:paraId="46F1FF9F" w14:textId="2F5CF0E4" w:rsidR="0031699E" w:rsidRDefault="005C79CD">
          <w:pPr>
            <w:pStyle w:val="Innehll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31714043" w:history="1">
            <w:r w:rsidR="0031699E" w:rsidRPr="005729A8">
              <w:rPr>
                <w:rStyle w:val="Hyperlnk"/>
                <w:noProof/>
              </w:rPr>
              <w:t>Literature search, selection process and criteria</w:t>
            </w:r>
            <w:r w:rsidR="0031699E">
              <w:rPr>
                <w:noProof/>
                <w:webHidden/>
              </w:rPr>
              <w:tab/>
            </w:r>
            <w:r w:rsidR="0031699E">
              <w:rPr>
                <w:noProof/>
                <w:webHidden/>
              </w:rPr>
              <w:fldChar w:fldCharType="begin"/>
            </w:r>
            <w:r w:rsidR="0031699E">
              <w:rPr>
                <w:noProof/>
                <w:webHidden/>
              </w:rPr>
              <w:instrText xml:space="preserve"> PAGEREF _Toc31714043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4CE8473C" w14:textId="59E133FA" w:rsidR="0031699E" w:rsidRDefault="00E32AAB">
          <w:pPr>
            <w:pStyle w:val="Innehll2"/>
            <w:tabs>
              <w:tab w:val="right" w:leader="dot" w:pos="9016"/>
            </w:tabs>
            <w:rPr>
              <w:rFonts w:eastAsiaTheme="minorEastAsia"/>
              <w:noProof/>
              <w:lang w:eastAsia="en-GB"/>
            </w:rPr>
          </w:pPr>
          <w:hyperlink w:anchor="_Toc31714044" w:history="1">
            <w:r w:rsidR="0031699E" w:rsidRPr="005729A8">
              <w:rPr>
                <w:rStyle w:val="Hyperlnk"/>
                <w:rFonts w:cstheme="minorHAnsi"/>
                <w:i/>
                <w:iCs/>
                <w:noProof/>
                <w:lang w:val="en-GB"/>
              </w:rPr>
              <w:t>Growth rates &amp; optimum temperature for growth over body mass</w:t>
            </w:r>
            <w:r w:rsidR="0031699E">
              <w:rPr>
                <w:noProof/>
                <w:webHidden/>
              </w:rPr>
              <w:tab/>
            </w:r>
            <w:r w:rsidR="0031699E">
              <w:rPr>
                <w:noProof/>
                <w:webHidden/>
              </w:rPr>
              <w:fldChar w:fldCharType="begin"/>
            </w:r>
            <w:r w:rsidR="0031699E">
              <w:rPr>
                <w:noProof/>
                <w:webHidden/>
              </w:rPr>
              <w:instrText xml:space="preserve"> PAGEREF _Toc31714044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0601A5C9" w14:textId="59072A91" w:rsidR="0031699E" w:rsidRDefault="00E32AAB">
          <w:pPr>
            <w:pStyle w:val="Innehll2"/>
            <w:tabs>
              <w:tab w:val="right" w:leader="dot" w:pos="9016"/>
            </w:tabs>
            <w:rPr>
              <w:rFonts w:eastAsiaTheme="minorEastAsia"/>
              <w:noProof/>
              <w:lang w:eastAsia="en-GB"/>
            </w:rPr>
          </w:pPr>
          <w:hyperlink w:anchor="_Toc31714045" w:history="1">
            <w:r w:rsidR="0031699E" w:rsidRPr="005729A8">
              <w:rPr>
                <w:rStyle w:val="Hyperlnk"/>
                <w:rFonts w:cstheme="minorHAnsi"/>
                <w:i/>
                <w:iCs/>
                <w:noProof/>
                <w:lang w:val="en-GB"/>
              </w:rPr>
              <w:t>Metabolic rate</w:t>
            </w:r>
            <w:r w:rsidR="0031699E">
              <w:rPr>
                <w:noProof/>
                <w:webHidden/>
              </w:rPr>
              <w:tab/>
            </w:r>
            <w:r w:rsidR="0031699E">
              <w:rPr>
                <w:noProof/>
                <w:webHidden/>
              </w:rPr>
              <w:fldChar w:fldCharType="begin"/>
            </w:r>
            <w:r w:rsidR="0031699E">
              <w:rPr>
                <w:noProof/>
                <w:webHidden/>
              </w:rPr>
              <w:instrText xml:space="preserve"> PAGEREF _Toc31714045 \h </w:instrText>
            </w:r>
            <w:r w:rsidR="0031699E">
              <w:rPr>
                <w:noProof/>
                <w:webHidden/>
              </w:rPr>
            </w:r>
            <w:r w:rsidR="0031699E">
              <w:rPr>
                <w:noProof/>
                <w:webHidden/>
              </w:rPr>
              <w:fldChar w:fldCharType="separate"/>
            </w:r>
            <w:r w:rsidR="0031699E">
              <w:rPr>
                <w:noProof/>
                <w:webHidden/>
              </w:rPr>
              <w:t>4</w:t>
            </w:r>
            <w:r w:rsidR="0031699E">
              <w:rPr>
                <w:noProof/>
                <w:webHidden/>
              </w:rPr>
              <w:fldChar w:fldCharType="end"/>
            </w:r>
          </w:hyperlink>
        </w:p>
        <w:p w14:paraId="0841D375" w14:textId="1ECB69F8" w:rsidR="0031699E" w:rsidRDefault="00E32AAB">
          <w:pPr>
            <w:pStyle w:val="Innehll2"/>
            <w:tabs>
              <w:tab w:val="right" w:leader="dot" w:pos="9016"/>
            </w:tabs>
            <w:rPr>
              <w:rFonts w:eastAsiaTheme="minorEastAsia"/>
              <w:noProof/>
              <w:lang w:eastAsia="en-GB"/>
            </w:rPr>
          </w:pPr>
          <w:hyperlink w:anchor="_Toc31714046" w:history="1">
            <w:r w:rsidR="0031699E" w:rsidRPr="005729A8">
              <w:rPr>
                <w:rStyle w:val="Hyperlnk"/>
                <w:rFonts w:cstheme="minorHAnsi"/>
                <w:i/>
                <w:iCs/>
                <w:noProof/>
                <w:lang w:val="en-GB"/>
              </w:rPr>
              <w:t>Maximum consumption rate</w:t>
            </w:r>
            <w:r w:rsidR="0031699E">
              <w:rPr>
                <w:noProof/>
                <w:webHidden/>
              </w:rPr>
              <w:tab/>
            </w:r>
            <w:r w:rsidR="0031699E">
              <w:rPr>
                <w:noProof/>
                <w:webHidden/>
              </w:rPr>
              <w:fldChar w:fldCharType="begin"/>
            </w:r>
            <w:r w:rsidR="0031699E">
              <w:rPr>
                <w:noProof/>
                <w:webHidden/>
              </w:rPr>
              <w:instrText xml:space="preserve"> PAGEREF _Toc31714046 \h </w:instrText>
            </w:r>
            <w:r w:rsidR="0031699E">
              <w:rPr>
                <w:noProof/>
                <w:webHidden/>
              </w:rPr>
            </w:r>
            <w:r w:rsidR="0031699E">
              <w:rPr>
                <w:noProof/>
                <w:webHidden/>
              </w:rPr>
              <w:fldChar w:fldCharType="separate"/>
            </w:r>
            <w:r w:rsidR="0031699E">
              <w:rPr>
                <w:noProof/>
                <w:webHidden/>
              </w:rPr>
              <w:t>5</w:t>
            </w:r>
            <w:r w:rsidR="0031699E">
              <w:rPr>
                <w:noProof/>
                <w:webHidden/>
              </w:rPr>
              <w:fldChar w:fldCharType="end"/>
            </w:r>
          </w:hyperlink>
        </w:p>
        <w:p w14:paraId="6059F543" w14:textId="5189D253" w:rsidR="0031699E" w:rsidRDefault="00E32AAB">
          <w:pPr>
            <w:pStyle w:val="Innehll1"/>
            <w:tabs>
              <w:tab w:val="right" w:leader="dot" w:pos="9016"/>
            </w:tabs>
            <w:spacing w:before="240"/>
            <w:rPr>
              <w:rFonts w:eastAsiaTheme="minorEastAsia"/>
              <w:noProof/>
              <w:lang w:eastAsia="en-GB"/>
            </w:rPr>
          </w:pPr>
          <w:hyperlink w:anchor="_Toc31714047" w:history="1">
            <w:r w:rsidR="0031699E" w:rsidRPr="005729A8">
              <w:rPr>
                <w:rStyle w:val="Hyperlnk"/>
                <w:noProof/>
              </w:rPr>
              <w:t>Data exploration</w:t>
            </w:r>
            <w:r w:rsidR="0031699E">
              <w:rPr>
                <w:noProof/>
                <w:webHidden/>
              </w:rPr>
              <w:tab/>
            </w:r>
            <w:r w:rsidR="0031699E">
              <w:rPr>
                <w:noProof/>
                <w:webHidden/>
              </w:rPr>
              <w:fldChar w:fldCharType="begin"/>
            </w:r>
            <w:r w:rsidR="0031699E">
              <w:rPr>
                <w:noProof/>
                <w:webHidden/>
              </w:rPr>
              <w:instrText xml:space="preserve"> PAGEREF _Toc31714047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7622E94C" w14:textId="1BF2A7E6" w:rsidR="0031699E" w:rsidRDefault="00E32AAB">
          <w:pPr>
            <w:pStyle w:val="Innehll2"/>
            <w:tabs>
              <w:tab w:val="right" w:leader="dot" w:pos="9016"/>
            </w:tabs>
            <w:rPr>
              <w:rFonts w:eastAsiaTheme="minorEastAsia"/>
              <w:noProof/>
              <w:lang w:eastAsia="en-GB"/>
            </w:rPr>
          </w:pPr>
          <w:hyperlink w:anchor="_Toc31714048" w:history="1">
            <w:r w:rsidR="0031699E" w:rsidRPr="005729A8">
              <w:rPr>
                <w:rStyle w:val="Hyperlnk"/>
                <w:rFonts w:cstheme="minorHAnsi"/>
                <w:i/>
                <w:iCs/>
                <w:noProof/>
                <w:lang w:val="en-GB"/>
              </w:rPr>
              <w:t>Growth rate</w:t>
            </w:r>
            <w:r w:rsidR="0031699E">
              <w:rPr>
                <w:noProof/>
                <w:webHidden/>
              </w:rPr>
              <w:tab/>
            </w:r>
            <w:r w:rsidR="0031699E">
              <w:rPr>
                <w:noProof/>
                <w:webHidden/>
              </w:rPr>
              <w:fldChar w:fldCharType="begin"/>
            </w:r>
            <w:r w:rsidR="0031699E">
              <w:rPr>
                <w:noProof/>
                <w:webHidden/>
              </w:rPr>
              <w:instrText xml:space="preserve"> PAGEREF _Toc31714048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345D0045" w14:textId="4CDD40B8" w:rsidR="0031699E" w:rsidRDefault="00E32AAB">
          <w:pPr>
            <w:pStyle w:val="Innehll2"/>
            <w:tabs>
              <w:tab w:val="right" w:leader="dot" w:pos="9016"/>
            </w:tabs>
            <w:rPr>
              <w:rFonts w:eastAsiaTheme="minorEastAsia"/>
              <w:noProof/>
              <w:lang w:eastAsia="en-GB"/>
            </w:rPr>
          </w:pPr>
          <w:hyperlink w:anchor="_Toc31714049" w:history="1">
            <w:r w:rsidR="0031699E" w:rsidRPr="005729A8">
              <w:rPr>
                <w:rStyle w:val="Hyperlnk"/>
                <w:rFonts w:cstheme="minorHAnsi"/>
                <w:i/>
                <w:iCs/>
                <w:noProof/>
              </w:rPr>
              <w:t>Metabolic &amp; maximum consumption rate</w:t>
            </w:r>
            <w:r w:rsidR="0031699E">
              <w:rPr>
                <w:noProof/>
                <w:webHidden/>
              </w:rPr>
              <w:tab/>
            </w:r>
            <w:r w:rsidR="0031699E">
              <w:rPr>
                <w:noProof/>
                <w:webHidden/>
              </w:rPr>
              <w:fldChar w:fldCharType="begin"/>
            </w:r>
            <w:r w:rsidR="0031699E">
              <w:rPr>
                <w:noProof/>
                <w:webHidden/>
              </w:rPr>
              <w:instrText xml:space="preserve"> PAGEREF _Toc31714049 \h </w:instrText>
            </w:r>
            <w:r w:rsidR="0031699E">
              <w:rPr>
                <w:noProof/>
                <w:webHidden/>
              </w:rPr>
            </w:r>
            <w:r w:rsidR="0031699E">
              <w:rPr>
                <w:noProof/>
                <w:webHidden/>
              </w:rPr>
              <w:fldChar w:fldCharType="separate"/>
            </w:r>
            <w:r w:rsidR="0031699E">
              <w:rPr>
                <w:noProof/>
                <w:webHidden/>
              </w:rPr>
              <w:t>8</w:t>
            </w:r>
            <w:r w:rsidR="0031699E">
              <w:rPr>
                <w:noProof/>
                <w:webHidden/>
              </w:rPr>
              <w:fldChar w:fldCharType="end"/>
            </w:r>
          </w:hyperlink>
        </w:p>
        <w:p w14:paraId="6EE0340D" w14:textId="6BF58F30" w:rsidR="0031699E" w:rsidRDefault="00E32AAB">
          <w:pPr>
            <w:pStyle w:val="Innehll1"/>
            <w:tabs>
              <w:tab w:val="right" w:leader="dot" w:pos="9016"/>
            </w:tabs>
            <w:spacing w:before="240"/>
            <w:rPr>
              <w:rFonts w:eastAsiaTheme="minorEastAsia"/>
              <w:noProof/>
              <w:lang w:eastAsia="en-GB"/>
            </w:rPr>
          </w:pPr>
          <w:hyperlink w:anchor="_Toc31714050" w:history="1">
            <w:r w:rsidR="0031699E" w:rsidRPr="005729A8">
              <w:rPr>
                <w:rStyle w:val="Hyperlnk"/>
                <w:noProof/>
              </w:rPr>
              <w:t>Supplementary analysis</w:t>
            </w:r>
            <w:r w:rsidR="0031699E">
              <w:rPr>
                <w:noProof/>
                <w:webHidden/>
              </w:rPr>
              <w:tab/>
            </w:r>
            <w:r w:rsidR="0031699E">
              <w:rPr>
                <w:noProof/>
                <w:webHidden/>
              </w:rPr>
              <w:fldChar w:fldCharType="begin"/>
            </w:r>
            <w:r w:rsidR="0031699E">
              <w:rPr>
                <w:noProof/>
                <w:webHidden/>
              </w:rPr>
              <w:instrText xml:space="preserve"> PAGEREF _Toc31714050 \h </w:instrText>
            </w:r>
            <w:r w:rsidR="0031699E">
              <w:rPr>
                <w:noProof/>
                <w:webHidden/>
              </w:rPr>
            </w:r>
            <w:r w:rsidR="0031699E">
              <w:rPr>
                <w:noProof/>
                <w:webHidden/>
              </w:rPr>
              <w:fldChar w:fldCharType="separate"/>
            </w:r>
            <w:r w:rsidR="0031699E">
              <w:rPr>
                <w:noProof/>
                <w:webHidden/>
              </w:rPr>
              <w:t>11</w:t>
            </w:r>
            <w:r w:rsidR="0031699E">
              <w:rPr>
                <w:noProof/>
                <w:webHidden/>
              </w:rPr>
              <w:fldChar w:fldCharType="end"/>
            </w:r>
          </w:hyperlink>
        </w:p>
        <w:p w14:paraId="2A39C086" w14:textId="429EC15E" w:rsidR="0031699E" w:rsidRDefault="00E32AAB">
          <w:pPr>
            <w:pStyle w:val="Innehll1"/>
            <w:tabs>
              <w:tab w:val="right" w:leader="dot" w:pos="9016"/>
            </w:tabs>
            <w:spacing w:before="240"/>
            <w:rPr>
              <w:rFonts w:eastAsiaTheme="minorEastAsia"/>
              <w:noProof/>
              <w:lang w:eastAsia="en-GB"/>
            </w:rPr>
          </w:pPr>
          <w:hyperlink w:anchor="_Toc31714051" w:history="1">
            <w:r w:rsidR="0031699E" w:rsidRPr="005729A8">
              <w:rPr>
                <w:rStyle w:val="Hyperlnk"/>
                <w:noProof/>
              </w:rPr>
              <w:t>Model validation</w:t>
            </w:r>
            <w:r w:rsidR="0031699E">
              <w:rPr>
                <w:noProof/>
                <w:webHidden/>
              </w:rPr>
              <w:tab/>
            </w:r>
            <w:r w:rsidR="0031699E">
              <w:rPr>
                <w:noProof/>
                <w:webHidden/>
              </w:rPr>
              <w:fldChar w:fldCharType="begin"/>
            </w:r>
            <w:r w:rsidR="0031699E">
              <w:rPr>
                <w:noProof/>
                <w:webHidden/>
              </w:rPr>
              <w:instrText xml:space="preserve"> PAGEREF _Toc31714051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049B9A71" w14:textId="31E7B0C9" w:rsidR="0031699E" w:rsidRDefault="00E32AAB">
          <w:pPr>
            <w:pStyle w:val="Innehll2"/>
            <w:tabs>
              <w:tab w:val="right" w:leader="dot" w:pos="9016"/>
            </w:tabs>
            <w:rPr>
              <w:rFonts w:eastAsiaTheme="minorEastAsia"/>
              <w:noProof/>
              <w:lang w:eastAsia="en-GB"/>
            </w:rPr>
          </w:pPr>
          <w:hyperlink w:anchor="_Toc31714052" w:history="1">
            <w:r w:rsidR="0031699E" w:rsidRPr="005729A8">
              <w:rPr>
                <w:rStyle w:val="Hyperlnk"/>
                <w:rFonts w:cstheme="minorHAnsi"/>
                <w:i/>
                <w:iCs/>
                <w:noProof/>
                <w:lang w:val="en-GB"/>
              </w:rPr>
              <w:t>Optimum growth temperature</w:t>
            </w:r>
            <w:r w:rsidR="0031699E">
              <w:rPr>
                <w:noProof/>
                <w:webHidden/>
              </w:rPr>
              <w:tab/>
            </w:r>
            <w:r w:rsidR="0031699E">
              <w:rPr>
                <w:noProof/>
                <w:webHidden/>
              </w:rPr>
              <w:fldChar w:fldCharType="begin"/>
            </w:r>
            <w:r w:rsidR="0031699E">
              <w:rPr>
                <w:noProof/>
                <w:webHidden/>
              </w:rPr>
              <w:instrText xml:space="preserve"> PAGEREF _Toc31714052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608098A5" w14:textId="7ADC5EFC" w:rsidR="0031699E" w:rsidRDefault="00E32AAB">
          <w:pPr>
            <w:pStyle w:val="Innehll2"/>
            <w:tabs>
              <w:tab w:val="right" w:leader="dot" w:pos="9016"/>
            </w:tabs>
            <w:rPr>
              <w:rFonts w:eastAsiaTheme="minorEastAsia"/>
              <w:noProof/>
              <w:lang w:eastAsia="en-GB"/>
            </w:rPr>
          </w:pPr>
          <w:hyperlink w:anchor="_Toc31714053" w:history="1">
            <w:r w:rsidR="0031699E" w:rsidRPr="005729A8">
              <w:rPr>
                <w:rStyle w:val="Hyperlnk"/>
                <w:rFonts w:cstheme="minorHAnsi"/>
                <w:i/>
                <w:iCs/>
                <w:noProof/>
              </w:rPr>
              <w:t>Growth rate</w:t>
            </w:r>
            <w:r w:rsidR="0031699E">
              <w:rPr>
                <w:noProof/>
                <w:webHidden/>
              </w:rPr>
              <w:tab/>
            </w:r>
            <w:r w:rsidR="0031699E">
              <w:rPr>
                <w:noProof/>
                <w:webHidden/>
              </w:rPr>
              <w:fldChar w:fldCharType="begin"/>
            </w:r>
            <w:r w:rsidR="0031699E">
              <w:rPr>
                <w:noProof/>
                <w:webHidden/>
              </w:rPr>
              <w:instrText xml:space="preserve"> PAGEREF _Toc31714053 \h </w:instrText>
            </w:r>
            <w:r w:rsidR="0031699E">
              <w:rPr>
                <w:noProof/>
                <w:webHidden/>
              </w:rPr>
            </w:r>
            <w:r w:rsidR="0031699E">
              <w:rPr>
                <w:noProof/>
                <w:webHidden/>
              </w:rPr>
              <w:fldChar w:fldCharType="separate"/>
            </w:r>
            <w:r w:rsidR="0031699E">
              <w:rPr>
                <w:noProof/>
                <w:webHidden/>
              </w:rPr>
              <w:t>16</w:t>
            </w:r>
            <w:r w:rsidR="0031699E">
              <w:rPr>
                <w:noProof/>
                <w:webHidden/>
              </w:rPr>
              <w:fldChar w:fldCharType="end"/>
            </w:r>
          </w:hyperlink>
        </w:p>
        <w:p w14:paraId="406CE99A" w14:textId="68DF0D6D" w:rsidR="0031699E" w:rsidRDefault="00E32AAB">
          <w:pPr>
            <w:pStyle w:val="Innehll2"/>
            <w:tabs>
              <w:tab w:val="right" w:leader="dot" w:pos="9016"/>
            </w:tabs>
            <w:rPr>
              <w:rFonts w:eastAsiaTheme="minorEastAsia"/>
              <w:noProof/>
              <w:lang w:eastAsia="en-GB"/>
            </w:rPr>
          </w:pPr>
          <w:hyperlink w:anchor="_Toc31714054" w:history="1">
            <w:r w:rsidR="0031699E" w:rsidRPr="005729A8">
              <w:rPr>
                <w:rStyle w:val="Hyperlnk"/>
                <w:rFonts w:cstheme="minorHAnsi"/>
                <w:i/>
                <w:iCs/>
                <w:noProof/>
              </w:rPr>
              <w:t>Metabolic rate</w:t>
            </w:r>
            <w:r w:rsidR="0031699E">
              <w:rPr>
                <w:noProof/>
                <w:webHidden/>
              </w:rPr>
              <w:tab/>
            </w:r>
            <w:r w:rsidR="0031699E">
              <w:rPr>
                <w:noProof/>
                <w:webHidden/>
              </w:rPr>
              <w:fldChar w:fldCharType="begin"/>
            </w:r>
            <w:r w:rsidR="0031699E">
              <w:rPr>
                <w:noProof/>
                <w:webHidden/>
              </w:rPr>
              <w:instrText xml:space="preserve"> PAGEREF _Toc31714054 \h </w:instrText>
            </w:r>
            <w:r w:rsidR="0031699E">
              <w:rPr>
                <w:noProof/>
                <w:webHidden/>
              </w:rPr>
            </w:r>
            <w:r w:rsidR="0031699E">
              <w:rPr>
                <w:noProof/>
                <w:webHidden/>
              </w:rPr>
              <w:fldChar w:fldCharType="separate"/>
            </w:r>
            <w:r w:rsidR="0031699E">
              <w:rPr>
                <w:noProof/>
                <w:webHidden/>
              </w:rPr>
              <w:t>19</w:t>
            </w:r>
            <w:r w:rsidR="0031699E">
              <w:rPr>
                <w:noProof/>
                <w:webHidden/>
              </w:rPr>
              <w:fldChar w:fldCharType="end"/>
            </w:r>
          </w:hyperlink>
        </w:p>
        <w:p w14:paraId="2D4A95DC" w14:textId="1B7570F7" w:rsidR="0031699E" w:rsidRDefault="00E32AAB">
          <w:pPr>
            <w:pStyle w:val="Innehll2"/>
            <w:tabs>
              <w:tab w:val="right" w:leader="dot" w:pos="9016"/>
            </w:tabs>
            <w:rPr>
              <w:rFonts w:eastAsiaTheme="minorEastAsia"/>
              <w:noProof/>
              <w:lang w:eastAsia="en-GB"/>
            </w:rPr>
          </w:pPr>
          <w:hyperlink w:anchor="_Toc31714055" w:history="1">
            <w:r w:rsidR="0031699E" w:rsidRPr="005729A8">
              <w:rPr>
                <w:rStyle w:val="Hyperlnk"/>
                <w:rFonts w:cstheme="minorHAnsi"/>
                <w:i/>
                <w:iCs/>
                <w:noProof/>
              </w:rPr>
              <w:t>Maximum consumption rate</w:t>
            </w:r>
            <w:r w:rsidR="0031699E">
              <w:rPr>
                <w:noProof/>
                <w:webHidden/>
              </w:rPr>
              <w:tab/>
            </w:r>
            <w:r w:rsidR="0031699E">
              <w:rPr>
                <w:noProof/>
                <w:webHidden/>
              </w:rPr>
              <w:fldChar w:fldCharType="begin"/>
            </w:r>
            <w:r w:rsidR="0031699E">
              <w:rPr>
                <w:noProof/>
                <w:webHidden/>
              </w:rPr>
              <w:instrText xml:space="preserve"> PAGEREF _Toc31714055 \h </w:instrText>
            </w:r>
            <w:r w:rsidR="0031699E">
              <w:rPr>
                <w:noProof/>
                <w:webHidden/>
              </w:rPr>
            </w:r>
            <w:r w:rsidR="0031699E">
              <w:rPr>
                <w:noProof/>
                <w:webHidden/>
              </w:rPr>
              <w:fldChar w:fldCharType="separate"/>
            </w:r>
            <w:r w:rsidR="0031699E">
              <w:rPr>
                <w:noProof/>
                <w:webHidden/>
              </w:rPr>
              <w:t>22</w:t>
            </w:r>
            <w:r w:rsidR="0031699E">
              <w:rPr>
                <w:noProof/>
                <w:webHidden/>
              </w:rPr>
              <w:fldChar w:fldCharType="end"/>
            </w:r>
          </w:hyperlink>
        </w:p>
        <w:p w14:paraId="2163D564" w14:textId="5EB7160E" w:rsidR="0031699E" w:rsidRDefault="00E32AAB">
          <w:pPr>
            <w:pStyle w:val="Innehll1"/>
            <w:tabs>
              <w:tab w:val="right" w:leader="dot" w:pos="9016"/>
            </w:tabs>
            <w:spacing w:before="240"/>
            <w:rPr>
              <w:rFonts w:eastAsiaTheme="minorEastAsia"/>
              <w:noProof/>
              <w:lang w:eastAsia="en-GB"/>
            </w:rPr>
          </w:pPr>
          <w:hyperlink w:anchor="_Toc31714056" w:history="1">
            <w:r w:rsidR="0031699E" w:rsidRPr="005729A8">
              <w:rPr>
                <w:rStyle w:val="Hyperlnk"/>
                <w:noProof/>
              </w:rPr>
              <w:t>References</w:t>
            </w:r>
            <w:r w:rsidR="0031699E">
              <w:rPr>
                <w:noProof/>
                <w:webHidden/>
              </w:rPr>
              <w:tab/>
            </w:r>
            <w:r w:rsidR="0031699E">
              <w:rPr>
                <w:noProof/>
                <w:webHidden/>
              </w:rPr>
              <w:fldChar w:fldCharType="begin"/>
            </w:r>
            <w:r w:rsidR="0031699E">
              <w:rPr>
                <w:noProof/>
                <w:webHidden/>
              </w:rPr>
              <w:instrText xml:space="preserve"> PAGEREF _Toc31714056 \h </w:instrText>
            </w:r>
            <w:r w:rsidR="0031699E">
              <w:rPr>
                <w:noProof/>
                <w:webHidden/>
              </w:rPr>
            </w:r>
            <w:r w:rsidR="0031699E">
              <w:rPr>
                <w:noProof/>
                <w:webHidden/>
              </w:rPr>
              <w:fldChar w:fldCharType="separate"/>
            </w:r>
            <w:r w:rsidR="0031699E">
              <w:rPr>
                <w:noProof/>
                <w:webHidden/>
              </w:rPr>
              <w:t>25</w:t>
            </w:r>
            <w:r w:rsidR="0031699E">
              <w:rPr>
                <w:noProof/>
                <w:webHidden/>
              </w:rPr>
              <w:fldChar w:fldCharType="end"/>
            </w:r>
          </w:hyperlink>
        </w:p>
        <w:p w14:paraId="6C04D1AE" w14:textId="0DFE273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Rubrik1"/>
      </w:pPr>
      <w:bookmarkStart w:id="1" w:name="_Toc31714043"/>
      <w:r w:rsidRPr="000F3C49">
        <w:t>Literature search</w:t>
      </w:r>
      <w:r w:rsidR="00392EF2">
        <w:t>, selection process and criteria</w:t>
      </w:r>
      <w:bookmarkEnd w:id="1"/>
    </w:p>
    <w:p w14:paraId="654B3764" w14:textId="6A90440A"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ins w:id="2" w:author="Anna Gårdmark" w:date="2020-02-07T09:04:00Z">
        <w:r w:rsidR="0066495C">
          <w:rPr>
            <w:rFonts w:cstheme="minorHAnsi"/>
            <w:lang w:val="en-GB"/>
          </w:rPr>
          <w:t xml:space="preserve"> (combined factorially)</w:t>
        </w:r>
      </w:ins>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69CB58AC"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commentRangeStart w:id="3"/>
      <w:commentRangeStart w:id="4"/>
      <w:commentRangeStart w:id="5"/>
      <w:r w:rsidR="00842559" w:rsidRPr="00986605">
        <w:rPr>
          <w:color w:val="FF0000"/>
          <w:lang w:val="en-GB"/>
        </w:rPr>
        <w:t>Appendix SX</w:t>
      </w:r>
      <w:commentRangeEnd w:id="3"/>
      <w:r w:rsidR="00842559" w:rsidRPr="00986605">
        <w:rPr>
          <w:rStyle w:val="Kommentarsreferens"/>
          <w:color w:val="FF0000"/>
          <w:sz w:val="22"/>
          <w:szCs w:val="22"/>
        </w:rPr>
        <w:commentReference w:id="3"/>
      </w:r>
      <w:commentRangeEnd w:id="4"/>
      <w:r w:rsidR="00842559" w:rsidRPr="00986605">
        <w:rPr>
          <w:rStyle w:val="Kommentarsreferens"/>
          <w:color w:val="FF0000"/>
          <w:sz w:val="22"/>
          <w:szCs w:val="22"/>
        </w:rPr>
        <w:commentReference w:id="4"/>
      </w:r>
      <w:commentRangeEnd w:id="5"/>
      <w:r w:rsidR="00FD07A2" w:rsidRPr="00986605">
        <w:rPr>
          <w:rStyle w:val="Kommentarsreferens"/>
          <w:color w:val="FF0000"/>
          <w:sz w:val="22"/>
          <w:szCs w:val="22"/>
        </w:rPr>
        <w:commentReference w:id="5"/>
      </w:r>
      <w:r w:rsidR="00842559" w:rsidRPr="00986605">
        <w:rPr>
          <w:color w:val="FF0000"/>
          <w:lang w:val="en-GB"/>
        </w:rPr>
        <w:t xml:space="preserve"> </w:t>
      </w:r>
      <w:r w:rsidR="00842559" w:rsidRPr="00211713">
        <w:rPr>
          <w:lang w:val="en-GB"/>
        </w:rPr>
        <w:t xml:space="preserve">contains lists of </w:t>
      </w:r>
      <w:r w:rsidR="00E61C0C">
        <w:rPr>
          <w:rFonts w:cstheme="minorHAnsi"/>
          <w:lang w:val="en-GB"/>
        </w:rPr>
        <w:t>article</w:t>
      </w:r>
      <w:r w:rsidR="00E61C0C" w:rsidRPr="00211713">
        <w:rPr>
          <w:lang w:val="en-GB"/>
        </w:rPr>
        <w:t xml:space="preserve"> </w:t>
      </w:r>
      <w:r w:rsidR="00842559" w:rsidRPr="00211713">
        <w:rPr>
          <w:lang w:val="en-GB"/>
        </w:rPr>
        <w:t xml:space="preserve">titles at each of these steps in the filtering process.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 xml:space="preserve">The source of the article (literature or cited 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did not fulfill all of the following conditions: (1) experimental study, (2) fish as study organism in life stages older than larval</w:t>
      </w:r>
      <w:ins w:id="6" w:author="Anna Gårdmark" w:date="2020-02-07T09:05:00Z">
        <w:r w:rsidR="0066495C">
          <w:rPr>
            <w:rFonts w:eastAsiaTheme="minorEastAsia"/>
            <w:lang w:val="en-GB"/>
          </w:rPr>
          <w:t>, and</w:t>
        </w:r>
      </w:ins>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r w:rsidR="009062AE" w:rsidRPr="0066495C">
        <w:rPr>
          <w:rFonts w:eastAsiaTheme="minorEastAsia"/>
          <w:lang w:val="en-GB"/>
        </w:rPr>
        <w:t xml:space="preserve">All data were extracted from tables, or figures using Web Plot Digitizer </w:t>
      </w:r>
      <w:r w:rsidR="009062AE" w:rsidRPr="00211713">
        <w:rPr>
          <w:rFonts w:eastAsiaTheme="minorEastAsia"/>
        </w:rPr>
        <w:fldChar w:fldCharType="begin"/>
      </w:r>
      <w:r w:rsidR="009062AE" w:rsidRPr="0066495C">
        <w:rPr>
          <w:rFonts w:eastAsiaTheme="minorEastAsia"/>
          <w:lang w:val="en-GB"/>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9062AE" w:rsidRPr="00211713">
        <w:rPr>
          <w:rFonts w:eastAsiaTheme="minorEastAsia"/>
        </w:rPr>
        <w:fldChar w:fldCharType="separate"/>
      </w:r>
      <w:r w:rsidR="009062AE" w:rsidRPr="0066495C">
        <w:rPr>
          <w:rFonts w:ascii="Times New Roman" w:hAnsi="Times New Roman" w:cs="Times New Roman"/>
          <w:lang w:val="en-GB"/>
        </w:rPr>
        <w:t>(Rohatgi 2012)</w:t>
      </w:r>
      <w:r w:rsidR="009062AE" w:rsidRPr="00211713">
        <w:rPr>
          <w:rFonts w:eastAsiaTheme="minorEastAsia"/>
        </w:rPr>
        <w:fldChar w:fldCharType="end"/>
      </w:r>
      <w:r w:rsidR="009062AE" w:rsidRPr="00211713">
        <w:rPr>
          <w:rFonts w:eastAsiaTheme="minorEastAsia"/>
          <w:lang w:val="en-US"/>
        </w:rPr>
        <w:t xml:space="preserve"> version 4.1</w:t>
      </w:r>
      <w:r w:rsidR="009062AE" w:rsidRPr="0066495C">
        <w:rPr>
          <w:rFonts w:eastAsiaTheme="minorEastAsia"/>
          <w:lang w:val="en-GB"/>
        </w:rPr>
        <w:t>.</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Rubrik2"/>
        <w:contextualSpacing/>
        <w:jc w:val="both"/>
        <w:rPr>
          <w:rFonts w:asciiTheme="minorHAnsi" w:hAnsiTheme="minorHAnsi" w:cstheme="minorHAnsi"/>
          <w:i/>
          <w:iCs/>
          <w:sz w:val="22"/>
          <w:szCs w:val="22"/>
          <w:lang w:val="en-GB"/>
        </w:rPr>
      </w:pPr>
      <w:bookmarkStart w:id="7" w:name="_Toc31714044"/>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7"/>
    </w:p>
    <w:p w14:paraId="3C47C3CB" w14:textId="00716D87"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ins w:id="8" w:author="Anna Gårdmark" w:date="2020-02-07T09:08:00Z">
        <w:r w:rsidR="0066495C">
          <w:rPr>
            <w:rFonts w:ascii="Times New Roman" w:eastAsiaTheme="minorEastAsia" w:hAnsi="Times New Roman" w:cs="Times New Roman"/>
            <w:lang w:val="en-US"/>
          </w:rPr>
          <w:t xml:space="preserve">if </w:t>
        </w:r>
      </w:ins>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ins w:id="9" w:author="Anna Gårdmark" w:date="2020-02-07T09:08:00Z">
        <w:r w:rsidR="0066495C">
          <w:rPr>
            <w:rFonts w:ascii="Times New Roman" w:eastAsiaTheme="minorEastAsia" w:hAnsi="Times New Roman" w:cs="Times New Roman"/>
            <w:lang w:val="en-GB"/>
          </w:rPr>
          <w:t>,</w:t>
        </w:r>
      </w:ins>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food supply corresponding to satiation.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 or “reduced” rations. In the case growth was length-based, we converted them to mass using weight-length-relationships from FishBas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del w:id="10" w:author="Anna Gårdmark" w:date="2020-02-07T09:10:00Z">
        <w:r w:rsidR="007A634B" w:rsidRPr="00211713" w:rsidDel="0066495C">
          <w:rPr>
            <w:rFonts w:ascii="Times New Roman" w:eastAsiaTheme="minorEastAsia" w:hAnsi="Times New Roman" w:cs="Times New Roman"/>
            <w:lang w:val="en-US"/>
          </w:rPr>
          <w:delText>either</w:delText>
        </w:r>
        <w:r w:rsidR="003E70D8" w:rsidRPr="00211713" w:rsidDel="0066495C">
          <w:rPr>
            <w:rFonts w:ascii="Times New Roman" w:eastAsiaTheme="minorEastAsia" w:hAnsi="Times New Roman" w:cs="Times New Roman"/>
            <w:lang w:val="en-US"/>
          </w:rPr>
          <w:delText xml:space="preserve"> </w:delText>
        </w:r>
      </w:del>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in the original study)</w:t>
      </w:r>
      <w:r w:rsidR="00C83DA7" w:rsidRPr="00211713">
        <w:rPr>
          <w:rFonts w:ascii="Times New Roman" w:eastAsiaTheme="minorEastAsia" w:hAnsi="Times New Roman" w:cs="Times New Roman"/>
          <w:lang w:val="en-US"/>
        </w:rPr>
        <w:t xml:space="preserve">. If the optimum-by-siz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11"/>
      <w:commentRangeStart w:id="12"/>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11"/>
      <w:r w:rsidR="008D7E5C" w:rsidRPr="00211713">
        <w:rPr>
          <w:rStyle w:val="Kommentarsreferens"/>
          <w:rFonts w:ascii="Times New Roman" w:hAnsi="Times New Roman" w:cs="Times New Roman"/>
          <w:sz w:val="22"/>
          <w:szCs w:val="22"/>
        </w:rPr>
        <w:commentReference w:id="11"/>
      </w:r>
      <w:commentRangeEnd w:id="12"/>
      <w:r w:rsidR="008D7E5C" w:rsidRPr="00211713">
        <w:rPr>
          <w:rStyle w:val="Kommentarsreferens"/>
          <w:rFonts w:ascii="Times New Roman" w:hAnsi="Times New Roman" w:cs="Times New Roman"/>
          <w:sz w:val="22"/>
          <w:szCs w:val="22"/>
        </w:rPr>
        <w:commentReference w:id="12"/>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7777777" w:rsidR="008D7E5C" w:rsidRPr="00FF0465" w:rsidRDefault="008D7E5C" w:rsidP="00D545B3">
      <w:pPr>
        <w:spacing w:line="480" w:lineRule="auto"/>
        <w:contextualSpacing/>
        <w:jc w:val="both"/>
        <w:rPr>
          <w:rFonts w:cstheme="minorHAnsi"/>
          <w:lang w:val="en-GB"/>
        </w:rPr>
      </w:pPr>
    </w:p>
    <w:p w14:paraId="331EA1EE" w14:textId="04571FAD" w:rsidR="00342ACC" w:rsidRPr="00647D43" w:rsidRDefault="00342ACC" w:rsidP="00D545B3">
      <w:pPr>
        <w:pStyle w:val="Rubrik2"/>
        <w:contextualSpacing/>
        <w:jc w:val="both"/>
        <w:rPr>
          <w:rFonts w:asciiTheme="minorHAnsi" w:hAnsiTheme="minorHAnsi" w:cstheme="minorHAnsi"/>
          <w:i/>
          <w:iCs/>
          <w:color w:val="auto"/>
          <w:sz w:val="22"/>
          <w:szCs w:val="22"/>
          <w:lang w:val="en-GB"/>
        </w:rPr>
      </w:pPr>
      <w:bookmarkStart w:id="13" w:name="_Toc31714045"/>
      <w:r w:rsidRPr="00647D43">
        <w:rPr>
          <w:rFonts w:asciiTheme="minorHAnsi" w:hAnsiTheme="minorHAnsi" w:cstheme="minorHAnsi"/>
          <w:i/>
          <w:iCs/>
          <w:color w:val="auto"/>
          <w:sz w:val="22"/>
          <w:szCs w:val="22"/>
          <w:lang w:val="en-GB"/>
        </w:rPr>
        <w:t>Metabolic rate</w:t>
      </w:r>
      <w:bookmarkEnd w:id="13"/>
    </w:p>
    <w:p w14:paraId="3105375E" w14:textId="2185454B" w:rsidR="00D42F2C" w:rsidRPr="00E12CCB" w:rsidRDefault="00DD7633" w:rsidP="00D545B3">
      <w:pPr>
        <w:spacing w:line="480" w:lineRule="auto"/>
        <w:contextualSpacing/>
        <w:jc w:val="both"/>
        <w:rPr>
          <w:rFonts w:cstheme="minorHAnsi"/>
          <w:lang w:val="en-GB"/>
        </w:rPr>
      </w:pPr>
      <w:r w:rsidRPr="00E12CCB">
        <w:rPr>
          <w:rFonts w:cstheme="minorHAnsi"/>
          <w:lang w:val="en-GB"/>
        </w:rPr>
        <w:t>The search for metabolic rate experiments</w:t>
      </w:r>
      <w:ins w:id="14" w:author="Anna Gårdmark" w:date="2020-02-07T09:10:00Z">
        <w:r w:rsidR="0066495C">
          <w:rPr>
            <w:rFonts w:cstheme="minorHAnsi"/>
            <w:lang w:val="en-GB"/>
          </w:rPr>
          <w:t xml:space="preserve"> described in the main text</w:t>
        </w:r>
      </w:ins>
      <w:r w:rsidRPr="00E12CCB">
        <w:rPr>
          <w:rFonts w:cstheme="minorHAnsi"/>
          <w:lang w:val="en-GB"/>
        </w:rPr>
        <w:t xml:space="preserve"> </w:t>
      </w:r>
      <w:r w:rsidR="00D44B2E" w:rsidRPr="00E12CCB">
        <w:rPr>
          <w:lang w:val="en-GB"/>
        </w:rPr>
        <w:t xml:space="preserve">resulted in </w:t>
      </w:r>
      <w:r w:rsidR="00AF6BCB" w:rsidRPr="00E12CCB">
        <w:rPr>
          <w:lang w:val="en-GB"/>
        </w:rPr>
        <w:t>8405</w:t>
      </w:r>
      <w:r w:rsidR="00D44B2E" w:rsidRPr="00E12CCB">
        <w:rPr>
          <w:lang w:val="en-GB"/>
        </w:rPr>
        <w:t xml:space="preserve"> articles (search date: 2019.06.06)</w:t>
      </w:r>
      <w:r w:rsidR="001C4BC6" w:rsidRPr="00E12CCB">
        <w:rPr>
          <w:lang w:val="en-GB"/>
        </w:rPr>
        <w:t xml:space="preserve">, which was reduced to </w:t>
      </w:r>
      <w:r w:rsidR="008D4166" w:rsidRPr="00E12CCB">
        <w:rPr>
          <w:lang w:val="en-GB"/>
        </w:rPr>
        <w:t>3458</w:t>
      </w:r>
      <w:r w:rsidR="001C4BC6" w:rsidRPr="00E12CCB">
        <w:rPr>
          <w:lang w:val="en-GB"/>
        </w:rPr>
        <w:t xml:space="preserve"> after applying filters for </w:t>
      </w:r>
      <w:r w:rsidR="005D4122" w:rsidRPr="00E12CCB">
        <w:rPr>
          <w:lang w:val="en-GB"/>
        </w:rPr>
        <w:t>subject categories.</w:t>
      </w:r>
      <w:r w:rsidR="00FD2A63" w:rsidRPr="0066495C">
        <w:rPr>
          <w:rFonts w:eastAsiaTheme="minorEastAsia"/>
          <w:lang w:val="en-GB"/>
        </w:rPr>
        <w:t xml:space="preserve"> </w:t>
      </w:r>
      <w:r w:rsidR="00FD2A63" w:rsidRPr="00E12CCB">
        <w:rPr>
          <w:rFonts w:eastAsiaTheme="minorEastAsia"/>
          <w:lang w:val="en-US"/>
        </w:rPr>
        <w:t>A</w:t>
      </w:r>
      <w:r w:rsidR="00FD2A63" w:rsidRPr="00E12CCB">
        <w:rPr>
          <w:rFonts w:cstheme="minorHAnsi"/>
          <w:lang w:val="en-GB"/>
        </w:rPr>
        <w:t xml:space="preserve">rticles where filtered out at </w:t>
      </w:r>
      <w:r w:rsidR="00FD2A63" w:rsidRPr="0066495C">
        <w:rPr>
          <w:rFonts w:eastAsiaTheme="minorEastAsia"/>
          <w:lang w:val="en-GB"/>
        </w:rPr>
        <w:t>the abstract and whole-</w:t>
      </w:r>
      <w:r w:rsidR="009C0FC1" w:rsidRPr="009C0FC1">
        <w:rPr>
          <w:rFonts w:eastAsiaTheme="minorEastAsia"/>
          <w:lang w:val="en-US"/>
        </w:rPr>
        <w:t>art</w:t>
      </w:r>
      <w:r w:rsidR="009C0FC1">
        <w:rPr>
          <w:rFonts w:eastAsiaTheme="minorEastAsia"/>
          <w:lang w:val="en-US"/>
        </w:rPr>
        <w:t>icle</w:t>
      </w:r>
      <w:r w:rsidR="00FD2A63" w:rsidRPr="0066495C">
        <w:rPr>
          <w:rFonts w:eastAsiaTheme="minorEastAsia"/>
          <w:lang w:val="en-GB"/>
        </w:rPr>
        <w:t xml:space="preserve"> stage </w:t>
      </w:r>
      <w:r w:rsidR="00FD2A63" w:rsidRPr="00E12CCB">
        <w:rPr>
          <w:rFonts w:cstheme="minorHAnsi"/>
          <w:lang w:val="en-GB"/>
        </w:rPr>
        <w:t>if the original reference could not be identified and evaluated, if units were normalized using a prior</w:t>
      </w:r>
      <w:r w:rsidR="001F573E" w:rsidRPr="00E12CCB">
        <w:rPr>
          <w:rFonts w:cstheme="minorHAnsi"/>
          <w:lang w:val="en-GB"/>
        </w:rPr>
        <w:t>i</w:t>
      </w:r>
      <w:r w:rsidR="00FD2A63" w:rsidRPr="00E12CCB">
        <w:rPr>
          <w:rFonts w:cstheme="minorHAnsi"/>
          <w:lang w:val="en-GB"/>
        </w:rPr>
        <w:t xml:space="preserve"> defined scaling relationships</w:t>
      </w:r>
      <w:r w:rsidR="0048763D" w:rsidRPr="00E12CCB">
        <w:rPr>
          <w:rFonts w:cstheme="minorHAnsi"/>
          <w:lang w:val="en-GB"/>
        </w:rPr>
        <w:t xml:space="preserve"> (i.e. mass or temperature corrected rather than raw values)</w:t>
      </w:r>
      <w:r w:rsidR="00D42F2C" w:rsidRPr="00E12CCB">
        <w:rPr>
          <w:rFonts w:cstheme="minorHAnsi"/>
          <w:lang w:val="en-GB"/>
        </w:rPr>
        <w:t>, if it was not standard/routine/resting metabolic rate</w:t>
      </w:r>
      <w:r w:rsidR="004865E6" w:rsidRPr="00E12CCB">
        <w:rPr>
          <w:rFonts w:cstheme="minorHAnsi"/>
          <w:lang w:val="en-GB"/>
        </w:rPr>
        <w:t xml:space="preserve"> (i.e. </w:t>
      </w:r>
      <w:r w:rsidR="005F6923">
        <w:rPr>
          <w:rFonts w:cstheme="minorHAnsi"/>
          <w:lang w:val="en-GB"/>
        </w:rPr>
        <w:t>oxygen consumption</w:t>
      </w:r>
      <w:r w:rsidR="004865E6" w:rsidRPr="00E12CCB">
        <w:rPr>
          <w:rFonts w:cstheme="minorHAnsi"/>
          <w:lang w:val="en-GB"/>
        </w:rPr>
        <w:t xml:space="preserve"> of </w:t>
      </w:r>
      <w:r w:rsidR="005F6923">
        <w:rPr>
          <w:rFonts w:cstheme="minorHAnsi"/>
          <w:lang w:val="en-GB"/>
        </w:rPr>
        <w:t xml:space="preserve">an </w:t>
      </w:r>
      <w:r w:rsidR="004865E6" w:rsidRPr="00E12CCB">
        <w:rPr>
          <w:rFonts w:cstheme="minorHAnsi"/>
          <w:lang w:val="en-GB"/>
        </w:rPr>
        <w:t>unfed fish at no or little spontaneous activity)</w:t>
      </w:r>
      <w:r w:rsidR="005E7913" w:rsidRPr="00E12CCB">
        <w:rPr>
          <w:rFonts w:cstheme="minorHAnsi"/>
          <w:lang w:val="en-GB"/>
        </w:rPr>
        <w:t xml:space="preserve"> or </w:t>
      </w:r>
      <w:ins w:id="15" w:author="Anna Gårdmark" w:date="2020-02-07T09:11:00Z">
        <w:r w:rsidR="0066495C">
          <w:rPr>
            <w:rFonts w:cstheme="minorHAnsi"/>
            <w:lang w:val="en-GB"/>
          </w:rPr>
          <w:t xml:space="preserve">if </w:t>
        </w:r>
      </w:ins>
      <w:r w:rsidR="00AA2B71" w:rsidRPr="00E12CCB">
        <w:rPr>
          <w:rFonts w:cstheme="minorHAnsi"/>
          <w:lang w:val="en-GB"/>
        </w:rPr>
        <w:t xml:space="preserve">there </w:t>
      </w:r>
      <w:r w:rsidR="00D42F2C" w:rsidRPr="00E12CCB">
        <w:rPr>
          <w:rFonts w:cstheme="minorHAnsi"/>
          <w:lang w:val="en-GB"/>
        </w:rPr>
        <w:t>was no acclimation</w:t>
      </w:r>
      <w:r w:rsidR="005E7913" w:rsidRPr="00E12CCB">
        <w:rPr>
          <w:rFonts w:cstheme="minorHAnsi"/>
          <w:lang w:val="en-GB"/>
        </w:rPr>
        <w:t>.</w:t>
      </w:r>
      <w:r w:rsidR="00CA3DAC" w:rsidRPr="0066495C">
        <w:rPr>
          <w:lang w:val="en-GB"/>
        </w:rPr>
        <w:t xml:space="preserve"> </w:t>
      </w:r>
      <w:r w:rsidR="00CD66C7" w:rsidRPr="00E12CCB">
        <w:rPr>
          <w:lang w:val="en-US"/>
        </w:rPr>
        <w:t xml:space="preserve">Metabolic rates </w:t>
      </w:r>
      <w:r w:rsidR="008104B8" w:rsidRPr="00E12CCB">
        <w:rPr>
          <w:lang w:val="en-US"/>
        </w:rPr>
        <w:t>were</w:t>
      </w:r>
      <w:r w:rsidR="00CD66C7" w:rsidRPr="00E12CCB">
        <w:rPr>
          <w:lang w:val="en-US"/>
        </w:rPr>
        <w:t xml:space="preserve"> converted </w:t>
      </w:r>
      <w:r w:rsidR="00805F9E" w:rsidRPr="00E12CCB">
        <w:rPr>
          <w:lang w:val="en-US"/>
        </w:rPr>
        <w:t xml:space="preserve">to </w:t>
      </w:r>
      <w:r w:rsidR="008104B8" w:rsidRPr="00E12CCB">
        <w:rPr>
          <w:lang w:val="en-US"/>
        </w:rPr>
        <w:t xml:space="preserve">the most common </w:t>
      </w:r>
      <w:r w:rsidR="00805F9E" w:rsidRPr="00E12CCB">
        <w:rPr>
          <w:lang w:val="en-US"/>
        </w:rPr>
        <w:t xml:space="preserve">unit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w:del w:id="16" w:author="Anna Gårdmark" w:date="2020-02-07T09:11:00Z">
                <m:rPr>
                  <m:sty m:val="p"/>
                </m:rPr>
                <w:rPr>
                  <w:rFonts w:ascii="Cambria Math" w:hAnsi="Cambria Math"/>
                  <w:lang w:val="en-US"/>
                </w:rPr>
                <m:t>0</m:t>
              </w:del>
            </m:r>
            <m:r>
              <w:ins w:id="17" w:author="Anna Gårdmark" w:date="2020-02-07T09:11:00Z">
                <m:rPr>
                  <m:sty m:val="p"/>
                </m:rPr>
                <w:rPr>
                  <w:rFonts w:ascii="Cambria Math" w:hAnsi="Cambria Math"/>
                  <w:lang w:val="en-US"/>
                </w:rPr>
                <m:t>O</m:t>
              </w:ins>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8104B8" w:rsidRPr="00E12CCB">
        <w:rPr>
          <w:rFonts w:eastAsiaTheme="minorEastAsia"/>
          <w:iCs/>
          <w:lang w:val="en-US"/>
        </w:rPr>
        <w:t xml:space="preserve"> (as that is how it is typically measured)</w:t>
      </w:r>
      <w:r w:rsidR="00E3376E" w:rsidRPr="00E12CCB">
        <w:rPr>
          <w:rFonts w:eastAsiaTheme="minorEastAsia"/>
          <w:iCs/>
          <w:lang w:val="en-US"/>
        </w:rPr>
        <w:t xml:space="preserve"> using standard </w:t>
      </w:r>
      <w:r w:rsidR="009A466F" w:rsidRPr="00E12CCB">
        <w:rPr>
          <w:rFonts w:eastAsiaTheme="minorEastAsia"/>
          <w:iCs/>
          <w:lang w:val="en-US"/>
        </w:rPr>
        <w:t>conversions</w:t>
      </w:r>
      <w:r w:rsidR="003262FF" w:rsidRPr="00E12CCB">
        <w:rPr>
          <w:rFonts w:eastAsiaTheme="minorEastAsia"/>
          <w:iCs/>
          <w:lang w:val="en-US"/>
        </w:rPr>
        <w:t>.</w:t>
      </w:r>
      <w:r w:rsidR="00805F9E" w:rsidRPr="00E12CCB">
        <w:rPr>
          <w:lang w:val="en-US"/>
        </w:rPr>
        <w:t xml:space="preserve"> </w:t>
      </w:r>
      <w:r w:rsidR="008D5B2D" w:rsidRPr="00E12CCB">
        <w:rPr>
          <w:lang w:val="en-US"/>
        </w:rPr>
        <w:t xml:space="preserve">These data where compiled in the file </w:t>
      </w:r>
      <w:r w:rsidR="00CA3DAC" w:rsidRPr="00E12CCB">
        <w:rPr>
          <w:rFonts w:cstheme="minorHAnsi"/>
          <w:lang w:val="en-GB"/>
        </w:rPr>
        <w:t>metabolism_data.xlsx</w:t>
      </w:r>
      <w:r w:rsidR="008D5B2D" w:rsidRPr="00E12CCB">
        <w:rPr>
          <w:rFonts w:cstheme="minorHAnsi"/>
          <w:lang w:val="en-GB"/>
        </w:rPr>
        <w:t>.</w:t>
      </w:r>
    </w:p>
    <w:p w14:paraId="1480661F" w14:textId="60EDFE42" w:rsidR="00765102" w:rsidRDefault="00765102" w:rsidP="00D545B3">
      <w:pPr>
        <w:pStyle w:val="Rubrik2"/>
        <w:contextualSpacing/>
        <w:jc w:val="both"/>
        <w:rPr>
          <w:rFonts w:asciiTheme="minorHAnsi" w:hAnsiTheme="minorHAnsi" w:cstheme="minorHAnsi"/>
          <w:i/>
          <w:iCs/>
          <w:sz w:val="22"/>
          <w:szCs w:val="22"/>
          <w:lang w:val="en-GB"/>
        </w:rPr>
      </w:pPr>
      <w:bookmarkStart w:id="18" w:name="_Toc31714046"/>
      <w:r w:rsidRPr="00647D43">
        <w:rPr>
          <w:rFonts w:asciiTheme="minorHAnsi" w:hAnsiTheme="minorHAnsi" w:cstheme="minorHAnsi"/>
          <w:i/>
          <w:iCs/>
          <w:sz w:val="22"/>
          <w:szCs w:val="22"/>
          <w:lang w:val="en-GB"/>
        </w:rPr>
        <w:t>Maximum consumption rate</w:t>
      </w:r>
      <w:bookmarkEnd w:id="18"/>
    </w:p>
    <w:p w14:paraId="7A7034BE" w14:textId="4791D363" w:rsidR="00AB323D" w:rsidRPr="00E12CCB"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r w:rsidR="00AB323D" w:rsidRPr="00E12CCB">
        <w:rPr>
          <w:rFonts w:cstheme="minorHAnsi"/>
          <w:lang w:val="en-GB"/>
        </w:rPr>
        <w:t xml:space="preserve">rticles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if units were normalized using a priori defined scaling relationships (i.e. mass or temperature corrected rather than raw values),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w:t>
      </w:r>
      <w:bookmarkStart w:id="19" w:name="_GoBack"/>
      <w:bookmarkEnd w:id="19"/>
      <w:r w:rsidR="006C2461" w:rsidRPr="00647D43">
        <w:rPr>
          <w:rFonts w:cstheme="minorHAnsi"/>
          <w:lang w:val="en-GB"/>
        </w:rPr>
        <w:t xml:space="preserve">definitions of ad-libitum </w:t>
      </w:r>
      <w:ins w:id="20" w:author="Anna Gårdmark" w:date="2020-02-07T09:12:00Z">
        <w:r w:rsidR="00F23E29">
          <w:rPr>
            <w:rFonts w:cstheme="minorHAnsi"/>
            <w:lang w:val="en-GB"/>
          </w:rPr>
          <w:t xml:space="preserve">feeding </w:t>
        </w:r>
      </w:ins>
      <w:r w:rsidR="006C2461" w:rsidRPr="00647D43">
        <w:rPr>
          <w:rFonts w:cstheme="minorHAnsi"/>
          <w:lang w:val="en-GB"/>
        </w:rPr>
        <w:t xml:space="preserve">may differ between studies – the key for our purpose is that </w:t>
      </w:r>
      <w:ins w:id="21" w:author="Anna Gårdmark" w:date="2020-02-07T09:12:00Z">
        <w:r w:rsidR="00F23E29">
          <w:rPr>
            <w:rFonts w:cstheme="minorHAnsi"/>
            <w:lang w:val="en-GB"/>
          </w:rPr>
          <w:t xml:space="preserve">food </w:t>
        </w:r>
      </w:ins>
      <w:r w:rsidR="006C2461" w:rsidRPr="00647D43">
        <w:rPr>
          <w:rFonts w:cstheme="minorHAnsi"/>
          <w:lang w:val="en-GB"/>
        </w:rPr>
        <w:t>rations should lead to 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to the unit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04CAFD9D" w14:textId="77777777" w:rsidR="00AB323D" w:rsidRDefault="00AB323D" w:rsidP="00D545B3">
      <w:pPr>
        <w:spacing w:line="480" w:lineRule="auto"/>
        <w:contextualSpacing/>
        <w:jc w:val="both"/>
        <w:rPr>
          <w:rFonts w:cstheme="minorHAnsi"/>
          <w:lang w:val="en-GB"/>
        </w:rPr>
      </w:pPr>
    </w:p>
    <w:p w14:paraId="5814D1FF" w14:textId="65BB79C0" w:rsidR="002A7901" w:rsidRPr="000F3C49" w:rsidRDefault="00D210E0" w:rsidP="00D545B3">
      <w:pPr>
        <w:pStyle w:val="Rubrik1"/>
      </w:pPr>
      <w:bookmarkStart w:id="22" w:name="_Toc31714047"/>
      <w:r>
        <w:t>D</w:t>
      </w:r>
      <w:r w:rsidR="002A7901" w:rsidRPr="000F3C49">
        <w:t>ata exploration</w:t>
      </w:r>
      <w:bookmarkEnd w:id="22"/>
    </w:p>
    <w:p w14:paraId="6BD530E4" w14:textId="59B15BD0" w:rsidR="002C3B90" w:rsidRPr="00647D43" w:rsidRDefault="002C3B90" w:rsidP="00D545B3">
      <w:pPr>
        <w:pStyle w:val="Rubrik2"/>
        <w:contextualSpacing/>
        <w:jc w:val="both"/>
        <w:rPr>
          <w:rFonts w:asciiTheme="minorHAnsi" w:hAnsiTheme="minorHAnsi" w:cstheme="minorHAnsi"/>
          <w:i/>
          <w:iCs/>
          <w:sz w:val="22"/>
          <w:szCs w:val="22"/>
          <w:lang w:val="en-GB"/>
        </w:rPr>
      </w:pPr>
      <w:bookmarkStart w:id="23" w:name="_Toc31714048"/>
      <w:r w:rsidRPr="00647D43">
        <w:rPr>
          <w:rFonts w:asciiTheme="minorHAnsi" w:hAnsiTheme="minorHAnsi" w:cstheme="minorHAnsi"/>
          <w:i/>
          <w:iCs/>
          <w:sz w:val="22"/>
          <w:szCs w:val="22"/>
          <w:lang w:val="en-GB"/>
        </w:rPr>
        <w:t>Growth rate</w:t>
      </w:r>
      <w:bookmarkEnd w:id="23"/>
    </w:p>
    <w:p w14:paraId="2FDCC2AE" w14:textId="4985D947" w:rsidR="00723699" w:rsidRDefault="005A5D54" w:rsidP="00D545B3">
      <w:pPr>
        <w:spacing w:line="480" w:lineRule="auto"/>
        <w:contextualSpacing/>
        <w:jc w:val="center"/>
        <w:rPr>
          <w:noProof/>
        </w:rPr>
      </w:pPr>
      <w:r>
        <w:rPr>
          <w:noProof/>
          <w:lang w:eastAsia="sv-SE"/>
        </w:rPr>
        <w:drawing>
          <wp:inline distT="0" distB="0" distL="0" distR="0" wp14:anchorId="6A6B8E62" wp14:editId="10B8530F">
            <wp:extent cx="3689498" cy="3689498"/>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wth_phylogen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20389" cy="3720389"/>
                    </a:xfrm>
                    <a:prstGeom prst="rect">
                      <a:avLst/>
                    </a:prstGeom>
                  </pic:spPr>
                </pic:pic>
              </a:graphicData>
            </a:graphic>
          </wp:inline>
        </w:drawing>
      </w:r>
    </w:p>
    <w:p w14:paraId="1D3155F9" w14:textId="1E50A494" w:rsidR="007B4CB3" w:rsidRPr="0066495C" w:rsidRDefault="007B4CB3" w:rsidP="00D545B3">
      <w:pPr>
        <w:spacing w:line="480" w:lineRule="auto"/>
        <w:contextualSpacing/>
        <w:jc w:val="both"/>
        <w:rPr>
          <w:lang w:val="en-GB"/>
        </w:rPr>
      </w:pPr>
      <w:r w:rsidRPr="0066495C">
        <w:rPr>
          <w:lang w:val="en-GB"/>
        </w:rPr>
        <w:t>Fig. S</w:t>
      </w:r>
      <w:r w:rsidR="00644768" w:rsidRPr="0066495C">
        <w:rPr>
          <w:lang w:val="en-GB"/>
        </w:rPr>
        <w:t>1</w:t>
      </w:r>
      <w:r w:rsidRPr="0066495C">
        <w:rPr>
          <w:lang w:val="en-GB"/>
        </w:rPr>
        <w:t xml:space="preserve">. Taxonomic representation in </w:t>
      </w:r>
      <w:r w:rsidRPr="00D6274D">
        <w:rPr>
          <w:lang w:val="en-US"/>
        </w:rPr>
        <w:t>growth</w:t>
      </w:r>
      <w:r w:rsidRPr="0066495C">
        <w:rPr>
          <w:lang w:val="en-GB"/>
        </w:rPr>
        <w:t xml:space="preserve"> data set.</w:t>
      </w:r>
    </w:p>
    <w:p w14:paraId="16C68E92" w14:textId="77777777" w:rsidR="00652F5C" w:rsidRPr="0066495C" w:rsidRDefault="00652F5C" w:rsidP="00D545B3">
      <w:pPr>
        <w:spacing w:line="480" w:lineRule="auto"/>
        <w:contextualSpacing/>
        <w:jc w:val="both"/>
        <w:rPr>
          <w:lang w:val="en-GB"/>
        </w:rPr>
      </w:pPr>
    </w:p>
    <w:p w14:paraId="4B588220" w14:textId="37BE6893" w:rsidR="00C15222" w:rsidRPr="00647D43" w:rsidRDefault="002C3E4A" w:rsidP="00D545B3">
      <w:pPr>
        <w:spacing w:line="480" w:lineRule="auto"/>
        <w:contextualSpacing/>
        <w:jc w:val="center"/>
      </w:pPr>
      <w:r>
        <w:rPr>
          <w:noProof/>
          <w:lang w:eastAsia="sv-SE"/>
        </w:rPr>
        <w:drawing>
          <wp:inline distT="0" distB="0" distL="0" distR="0" wp14:anchorId="1EBEB30F" wp14:editId="716CC500">
            <wp:extent cx="3327991" cy="3327991"/>
            <wp:effectExtent l="0" t="0" r="0" b="0"/>
            <wp:docPr id="45" name="Picture 4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wth_biogeograph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53523" cy="3353523"/>
                    </a:xfrm>
                    <a:prstGeom prst="rect">
                      <a:avLst/>
                    </a:prstGeom>
                  </pic:spPr>
                </pic:pic>
              </a:graphicData>
            </a:graphic>
          </wp:inline>
        </w:drawing>
      </w:r>
    </w:p>
    <w:p w14:paraId="34D2DABB" w14:textId="166B717B" w:rsidR="002C3E4A" w:rsidRPr="0066495C" w:rsidRDefault="002C3E4A" w:rsidP="00D545B3">
      <w:pPr>
        <w:spacing w:line="480" w:lineRule="auto"/>
        <w:contextualSpacing/>
        <w:jc w:val="both"/>
        <w:rPr>
          <w:lang w:val="en-GB"/>
        </w:rPr>
      </w:pPr>
      <w:r w:rsidRPr="0066495C">
        <w:rPr>
          <w:lang w:val="en-GB"/>
        </w:rPr>
        <w:t>Fig. S</w:t>
      </w:r>
      <w:r w:rsidR="00644768" w:rsidRPr="0066495C">
        <w:rPr>
          <w:lang w:val="en-GB"/>
        </w:rPr>
        <w:t>2</w:t>
      </w:r>
      <w:r w:rsidRPr="0066495C">
        <w:rPr>
          <w:lang w:val="en-GB"/>
        </w:rPr>
        <w:t xml:space="preserve">. </w:t>
      </w:r>
      <w:r w:rsidRPr="00036767">
        <w:rPr>
          <w:lang w:val="en-US"/>
        </w:rPr>
        <w:t>Biogeography</w:t>
      </w:r>
      <w:r>
        <w:rPr>
          <w:lang w:val="en-US"/>
        </w:rPr>
        <w:t xml:space="preserve"> of species in </w:t>
      </w:r>
      <w:r w:rsidRPr="00E52CC2">
        <w:rPr>
          <w:lang w:val="en-US"/>
        </w:rPr>
        <w:t>growth</w:t>
      </w:r>
      <w:r w:rsidRPr="0066495C">
        <w:rPr>
          <w:lang w:val="en-GB"/>
        </w:rPr>
        <w:t xml:space="preserve"> data set.</w:t>
      </w:r>
    </w:p>
    <w:p w14:paraId="128E9A44" w14:textId="041AF76C" w:rsidR="00C15222" w:rsidRPr="00647D43" w:rsidRDefault="00040A57" w:rsidP="00D545B3">
      <w:pPr>
        <w:spacing w:line="480" w:lineRule="auto"/>
        <w:contextualSpacing/>
        <w:jc w:val="center"/>
      </w:pPr>
      <w:r>
        <w:rPr>
          <w:noProof/>
          <w:lang w:eastAsia="sv-SE"/>
        </w:rPr>
        <w:drawing>
          <wp:inline distT="0" distB="0" distL="0" distR="0" wp14:anchorId="199293F9" wp14:editId="5D2D910F">
            <wp:extent cx="3618689" cy="3618689"/>
            <wp:effectExtent l="0" t="0" r="1270" b="1270"/>
            <wp:docPr id="46" name="Picture 4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owth_size_rang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32713" cy="3632713"/>
                    </a:xfrm>
                    <a:prstGeom prst="rect">
                      <a:avLst/>
                    </a:prstGeom>
                  </pic:spPr>
                </pic:pic>
              </a:graphicData>
            </a:graphic>
          </wp:inline>
        </w:drawing>
      </w:r>
    </w:p>
    <w:p w14:paraId="38E8B2BD" w14:textId="13E0D466" w:rsidR="00381258" w:rsidRDefault="00381258" w:rsidP="00D545B3">
      <w:pPr>
        <w:spacing w:line="480" w:lineRule="auto"/>
        <w:contextualSpacing/>
        <w:jc w:val="both"/>
      </w:pPr>
      <w:commentRangeStart w:id="24"/>
      <w:r w:rsidRPr="00647D43">
        <w:rPr>
          <w:rStyle w:val="Kommentarsreferens"/>
          <w:sz w:val="22"/>
          <w:szCs w:val="22"/>
        </w:rPr>
        <w:commentReference w:id="25"/>
      </w:r>
      <w:commentRangeEnd w:id="24"/>
      <w:r>
        <w:rPr>
          <w:rStyle w:val="Kommentarsreferens"/>
        </w:rPr>
        <w:commentReference w:id="24"/>
      </w:r>
      <w:r w:rsidRPr="00675EC9">
        <w:rPr>
          <w:lang w:val="en-GB"/>
        </w:rPr>
        <w:t>Fig. S</w:t>
      </w:r>
      <w:r w:rsidR="00644768" w:rsidRPr="00675EC9">
        <w:rPr>
          <w:lang w:val="en-GB"/>
        </w:rPr>
        <w:t>3</w:t>
      </w:r>
      <w:r w:rsidRPr="00675EC9">
        <w:rPr>
          <w:lang w:val="en-GB"/>
        </w:rPr>
        <w:t>. Distribution of relative body masses in metabolism and consumption data set.</w:t>
      </w:r>
      <w:r w:rsidRPr="004C62F7">
        <w:rPr>
          <w:lang w:val="en-US"/>
        </w:rPr>
        <w:t xml:space="preserve"> </w:t>
      </w:r>
      <w:r>
        <w:t>Colors indicate species (legend not shown).</w:t>
      </w:r>
    </w:p>
    <w:p w14:paraId="3340FB96" w14:textId="77777777" w:rsidR="00DA4B04" w:rsidRPr="004C62F7" w:rsidRDefault="00DA4B04" w:rsidP="00D545B3">
      <w:pPr>
        <w:spacing w:line="480" w:lineRule="auto"/>
        <w:contextualSpacing/>
        <w:jc w:val="both"/>
      </w:pPr>
    </w:p>
    <w:p w14:paraId="6DE8EFD6" w14:textId="2EC0736D" w:rsidR="00F42B35" w:rsidRDefault="00616822" w:rsidP="00D545B3">
      <w:pPr>
        <w:spacing w:line="480" w:lineRule="auto"/>
        <w:contextualSpacing/>
        <w:jc w:val="center"/>
      </w:pPr>
      <w:r>
        <w:rPr>
          <w:noProof/>
          <w:lang w:eastAsia="sv-SE"/>
        </w:rPr>
        <w:drawing>
          <wp:inline distT="0" distB="0" distL="0" distR="0" wp14:anchorId="2818DD30" wp14:editId="1159C659">
            <wp:extent cx="3777718" cy="3777718"/>
            <wp:effectExtent l="0" t="0" r="0" b="0"/>
            <wp:docPr id="51" name="Picture 5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wth_max_weigh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18801" cy="3818801"/>
                    </a:xfrm>
                    <a:prstGeom prst="rect">
                      <a:avLst/>
                    </a:prstGeom>
                  </pic:spPr>
                </pic:pic>
              </a:graphicData>
            </a:graphic>
          </wp:inline>
        </w:drawing>
      </w:r>
    </w:p>
    <w:p w14:paraId="6D4534DE" w14:textId="3D7A5BFE" w:rsidR="00041F03" w:rsidRPr="002216B8" w:rsidRDefault="00041F03" w:rsidP="00D545B3">
      <w:pPr>
        <w:spacing w:line="480" w:lineRule="auto"/>
        <w:contextualSpacing/>
        <w:jc w:val="both"/>
        <w:rPr>
          <w:lang w:val="en-US"/>
        </w:rPr>
      </w:pPr>
      <w:r w:rsidRPr="0066495C">
        <w:rPr>
          <w:lang w:val="en-GB"/>
        </w:rPr>
        <w:t>Fig. S</w:t>
      </w:r>
      <w:r w:rsidR="00644768" w:rsidRPr="0066495C">
        <w:rPr>
          <w:lang w:val="en-GB"/>
        </w:rPr>
        <w:t>4</w:t>
      </w:r>
      <w:r w:rsidRPr="0066495C">
        <w:rPr>
          <w:lang w:val="en-GB"/>
        </w:rPr>
        <w:t>. Log</w:t>
      </w:r>
      <w:r w:rsidRPr="0066495C">
        <w:rPr>
          <w:vertAlign w:val="subscript"/>
          <w:lang w:val="en-GB"/>
        </w:rPr>
        <w:t>10</w:t>
      </w:r>
      <w:r w:rsidRPr="0066495C">
        <w:rPr>
          <w:lang w:val="en-GB"/>
        </w:rPr>
        <w:t xml:space="preserve"> of maximum published weight of species in </w:t>
      </w:r>
      <w:r w:rsidR="00163BD3" w:rsidRPr="00163BD3">
        <w:rPr>
          <w:lang w:val="en-US"/>
        </w:rPr>
        <w:t>the gr</w:t>
      </w:r>
      <w:r w:rsidR="00163BD3">
        <w:rPr>
          <w:lang w:val="en-US"/>
        </w:rPr>
        <w:t xml:space="preserve">owth </w:t>
      </w:r>
      <w:r w:rsidRPr="0066495C">
        <w:rPr>
          <w:lang w:val="en-GB"/>
        </w:rPr>
        <w:t>data set</w:t>
      </w:r>
      <w:r w:rsidR="00D43B65" w:rsidRPr="002216B8">
        <w:rPr>
          <w:lang w:val="en-US"/>
        </w:rPr>
        <w:t>.</w:t>
      </w:r>
    </w:p>
    <w:p w14:paraId="4556DBD7" w14:textId="30192434" w:rsidR="002C3B90" w:rsidRDefault="002C3B90" w:rsidP="00D545B3">
      <w:pPr>
        <w:pStyle w:val="Rubrik2"/>
        <w:contextualSpacing/>
        <w:jc w:val="both"/>
        <w:rPr>
          <w:rFonts w:asciiTheme="minorHAnsi" w:hAnsiTheme="minorHAnsi" w:cstheme="minorHAnsi"/>
          <w:i/>
          <w:iCs/>
          <w:sz w:val="22"/>
          <w:szCs w:val="22"/>
        </w:rPr>
      </w:pPr>
      <w:bookmarkStart w:id="26" w:name="_Toc31714049"/>
      <w:r w:rsidRPr="00647D43">
        <w:rPr>
          <w:rFonts w:asciiTheme="minorHAnsi" w:hAnsiTheme="minorHAnsi" w:cstheme="minorHAnsi"/>
          <w:i/>
          <w:iCs/>
          <w:sz w:val="22"/>
          <w:szCs w:val="22"/>
        </w:rPr>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26"/>
    </w:p>
    <w:p w14:paraId="19F9638B" w14:textId="77777777" w:rsidR="00F720CA" w:rsidRPr="00F720CA" w:rsidRDefault="00F720CA" w:rsidP="00D545B3">
      <w:pPr>
        <w:spacing w:line="480" w:lineRule="auto"/>
        <w:contextualSpacing/>
      </w:pPr>
    </w:p>
    <w:p w14:paraId="5686270B" w14:textId="6F72914E" w:rsidR="009C2112" w:rsidRPr="00647D43" w:rsidRDefault="009C2112" w:rsidP="00D545B3">
      <w:pPr>
        <w:spacing w:line="480" w:lineRule="auto"/>
        <w:contextualSpacing/>
        <w:jc w:val="center"/>
      </w:pPr>
      <w:r w:rsidRPr="00647D43">
        <w:rPr>
          <w:noProof/>
          <w:lang w:eastAsia="sv-SE"/>
        </w:rPr>
        <w:drawing>
          <wp:inline distT="0" distB="0" distL="0" distR="0" wp14:anchorId="193D6123" wp14:editId="6FBDA4AA">
            <wp:extent cx="6070060" cy="6070060"/>
            <wp:effectExtent l="0" t="0" r="635" b="635"/>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78148" cy="6078148"/>
                    </a:xfrm>
                    <a:prstGeom prst="rect">
                      <a:avLst/>
                    </a:prstGeom>
                  </pic:spPr>
                </pic:pic>
              </a:graphicData>
            </a:graphic>
          </wp:inline>
        </w:drawing>
      </w:r>
    </w:p>
    <w:p w14:paraId="1F4E9505" w14:textId="08C393C6"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representation in metabolism </w:t>
      </w:r>
      <w:r w:rsidR="00252FB5" w:rsidRPr="0066495C">
        <w:rPr>
          <w:lang w:val="en-GB"/>
        </w:rPr>
        <w:t xml:space="preserve">and consumption </w:t>
      </w:r>
      <w:r w:rsidRPr="0066495C">
        <w:rPr>
          <w:lang w:val="en-GB"/>
        </w:rPr>
        <w:t>data</w:t>
      </w:r>
      <w:r w:rsidR="00B60122" w:rsidRPr="0066495C">
        <w:rPr>
          <w:lang w:val="en-GB"/>
        </w:rPr>
        <w:t xml:space="preserve"> set</w:t>
      </w:r>
      <w:r w:rsidRPr="0066495C">
        <w:rPr>
          <w:lang w:val="en-GB"/>
        </w:rPr>
        <w:t>.</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77777777" w:rsidR="00B61E15" w:rsidRPr="00647D43" w:rsidRDefault="00B61E15" w:rsidP="00D545B3">
      <w:pPr>
        <w:spacing w:line="480" w:lineRule="auto"/>
        <w:contextualSpacing/>
        <w:jc w:val="both"/>
        <w:rPr>
          <w:lang w:val="en-GB"/>
        </w:rPr>
      </w:pPr>
    </w:p>
    <w:p w14:paraId="3A51C229" w14:textId="77777777" w:rsidR="00036767" w:rsidRDefault="00036767" w:rsidP="00D545B3">
      <w:pPr>
        <w:spacing w:line="480" w:lineRule="auto"/>
        <w:contextualSpacing/>
        <w:jc w:val="center"/>
      </w:pPr>
      <w:r>
        <w:rPr>
          <w:noProof/>
          <w:lang w:eastAsia="sv-SE"/>
        </w:rPr>
        <w:drawing>
          <wp:inline distT="0" distB="0" distL="0" distR="0" wp14:anchorId="28C103DD" wp14:editId="7DD8AECB">
            <wp:extent cx="3668233" cy="3668233"/>
            <wp:effectExtent l="0" t="0" r="2540" b="2540"/>
            <wp:docPr id="26" name="Picture 2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geograph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90665" cy="3690665"/>
                    </a:xfrm>
                    <a:prstGeom prst="rect">
                      <a:avLst/>
                    </a:prstGeom>
                  </pic:spPr>
                </pic:pic>
              </a:graphicData>
            </a:graphic>
          </wp:inline>
        </w:drawing>
      </w:r>
    </w:p>
    <w:p w14:paraId="6D928339" w14:textId="3614F0ED" w:rsidR="00036767" w:rsidRPr="0066495C" w:rsidRDefault="00036767" w:rsidP="00D545B3">
      <w:pPr>
        <w:spacing w:line="480" w:lineRule="auto"/>
        <w:contextualSpacing/>
        <w:jc w:val="both"/>
        <w:rPr>
          <w:lang w:val="en-GB"/>
        </w:rPr>
      </w:pPr>
      <w:r w:rsidRPr="0066495C">
        <w:rPr>
          <w:lang w:val="en-GB"/>
        </w:rPr>
        <w:t>Fig. S</w:t>
      </w:r>
      <w:r w:rsidR="00644768" w:rsidRPr="0066495C">
        <w:rPr>
          <w:lang w:val="en-GB"/>
        </w:rPr>
        <w:t>6</w:t>
      </w:r>
      <w:r w:rsidRPr="0066495C">
        <w:rPr>
          <w:lang w:val="en-GB"/>
        </w:rPr>
        <w:t xml:space="preserve">. </w:t>
      </w:r>
      <w:r w:rsidRPr="00036767">
        <w:rPr>
          <w:lang w:val="en-US"/>
        </w:rPr>
        <w:t>Biogeography</w:t>
      </w:r>
      <w:r>
        <w:rPr>
          <w:lang w:val="en-US"/>
        </w:rPr>
        <w:t xml:space="preserve"> of species in </w:t>
      </w:r>
      <w:r w:rsidRPr="0066495C">
        <w:rPr>
          <w:lang w:val="en-GB"/>
        </w:rPr>
        <w:t>metabolism and consumption data set.</w:t>
      </w:r>
    </w:p>
    <w:p w14:paraId="635E78EB" w14:textId="279721FB" w:rsidR="00036767" w:rsidRPr="0066495C" w:rsidRDefault="00036767" w:rsidP="00D545B3">
      <w:pPr>
        <w:spacing w:line="480" w:lineRule="auto"/>
        <w:contextualSpacing/>
        <w:jc w:val="both"/>
        <w:rPr>
          <w:lang w:val="en-GB"/>
        </w:rPr>
      </w:pPr>
    </w:p>
    <w:p w14:paraId="26044156" w14:textId="77777777" w:rsidR="00D87A69" w:rsidRPr="00647D43" w:rsidRDefault="00D87A69" w:rsidP="00D545B3">
      <w:pPr>
        <w:spacing w:line="480" w:lineRule="auto"/>
        <w:contextualSpacing/>
        <w:jc w:val="center"/>
      </w:pPr>
      <w:r>
        <w:rPr>
          <w:noProof/>
          <w:lang w:eastAsia="sv-SE"/>
        </w:rPr>
        <w:drawing>
          <wp:inline distT="0" distB="0" distL="0" distR="0" wp14:anchorId="3DCF3736" wp14:editId="3ABA10DA">
            <wp:extent cx="4898038" cy="2626468"/>
            <wp:effectExtent l="0" t="0" r="4445" b="254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ze_range.png"/>
                    <pic:cNvPicPr/>
                  </pic:nvPicPr>
                  <pic:blipFill rotWithShape="1">
                    <a:blip r:embed="rId21" cstate="print">
                      <a:extLst>
                        <a:ext uri="{28A0092B-C50C-407E-A947-70E740481C1C}">
                          <a14:useLocalDpi xmlns:a14="http://schemas.microsoft.com/office/drawing/2010/main" val="0"/>
                        </a:ext>
                      </a:extLst>
                    </a:blip>
                    <a:srcRect t="23045" b="23332"/>
                    <a:stretch/>
                  </pic:blipFill>
                  <pic:spPr bwMode="auto">
                    <a:xfrm>
                      <a:off x="0" y="0"/>
                      <a:ext cx="4942262" cy="2650182"/>
                    </a:xfrm>
                    <a:prstGeom prst="rect">
                      <a:avLst/>
                    </a:prstGeom>
                    <a:ln>
                      <a:noFill/>
                    </a:ln>
                    <a:extLst>
                      <a:ext uri="{53640926-AAD7-44D8-BBD7-CCE9431645EC}">
                        <a14:shadowObscured xmlns:a14="http://schemas.microsoft.com/office/drawing/2010/main"/>
                      </a:ext>
                    </a:extLst>
                  </pic:spPr>
                </pic:pic>
              </a:graphicData>
            </a:graphic>
          </wp:inline>
        </w:drawing>
      </w:r>
    </w:p>
    <w:p w14:paraId="0C4B3F7C" w14:textId="77777777" w:rsidR="00D87A69" w:rsidRPr="004C62F7" w:rsidRDefault="00D87A69" w:rsidP="00D545B3">
      <w:pPr>
        <w:spacing w:line="480" w:lineRule="auto"/>
        <w:contextualSpacing/>
        <w:jc w:val="both"/>
      </w:pPr>
      <w:r w:rsidRPr="00675EC9">
        <w:rPr>
          <w:lang w:val="en-GB"/>
        </w:rPr>
        <w:t>Fig. S7. Distribution of relative body masses in metabolism and consumption data set.</w:t>
      </w:r>
      <w:r w:rsidRPr="004C62F7">
        <w:rPr>
          <w:lang w:val="en-US"/>
        </w:rPr>
        <w:t xml:space="preserve"> </w:t>
      </w:r>
      <w:r>
        <w:t>Colors indicate species (legend not shown).</w:t>
      </w:r>
    </w:p>
    <w:p w14:paraId="6BFF4F88" w14:textId="77777777" w:rsidR="00D87A69" w:rsidRPr="00647D43" w:rsidRDefault="00D87A69" w:rsidP="00D545B3">
      <w:pPr>
        <w:spacing w:line="480" w:lineRule="auto"/>
        <w:contextualSpacing/>
        <w:jc w:val="both"/>
      </w:pPr>
    </w:p>
    <w:p w14:paraId="2B603521" w14:textId="2B123DC4" w:rsidR="009C2112" w:rsidRPr="00647D43" w:rsidRDefault="00EC4700" w:rsidP="00D545B3">
      <w:pPr>
        <w:spacing w:line="480" w:lineRule="auto"/>
        <w:contextualSpacing/>
        <w:jc w:val="center"/>
      </w:pPr>
      <w:r>
        <w:rPr>
          <w:noProof/>
          <w:lang w:eastAsia="sv-SE"/>
        </w:rPr>
        <w:drawing>
          <wp:inline distT="0" distB="0" distL="0" distR="0" wp14:anchorId="75D8645D" wp14:editId="14D7377E">
            <wp:extent cx="5731510" cy="5731510"/>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x_weigh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DA791E" w14:textId="268152BB" w:rsidR="009E174F" w:rsidRPr="0066495C" w:rsidRDefault="009E174F" w:rsidP="00D545B3">
      <w:pPr>
        <w:spacing w:line="480" w:lineRule="auto"/>
        <w:contextualSpacing/>
        <w:jc w:val="both"/>
        <w:rPr>
          <w:lang w:val="en-GB"/>
        </w:rPr>
      </w:pPr>
      <w:r w:rsidRPr="0066495C">
        <w:rPr>
          <w:lang w:val="en-GB"/>
        </w:rPr>
        <w:t>Fig. S</w:t>
      </w:r>
      <w:r w:rsidR="00644768" w:rsidRPr="0066495C">
        <w:rPr>
          <w:lang w:val="en-GB"/>
        </w:rPr>
        <w:t>8</w:t>
      </w:r>
      <w:r w:rsidRPr="0066495C">
        <w:rPr>
          <w:lang w:val="en-GB"/>
        </w:rPr>
        <w:t xml:space="preserve">. </w:t>
      </w:r>
      <w:r w:rsidR="005A3B2C" w:rsidRPr="0066495C">
        <w:rPr>
          <w:lang w:val="en-GB"/>
        </w:rPr>
        <w:t>Log</w:t>
      </w:r>
      <w:r w:rsidR="005A3B2C" w:rsidRPr="0066495C">
        <w:rPr>
          <w:vertAlign w:val="subscript"/>
          <w:lang w:val="en-GB"/>
        </w:rPr>
        <w:t>10</w:t>
      </w:r>
      <w:r w:rsidR="005A3B2C" w:rsidRPr="0066495C">
        <w:rPr>
          <w:lang w:val="en-GB"/>
        </w:rPr>
        <w:t xml:space="preserve"> of maximum published weight of species in metabolism and consumption data</w:t>
      </w:r>
      <w:r w:rsidR="00B60122" w:rsidRPr="0066495C">
        <w:rPr>
          <w:lang w:val="en-GB"/>
        </w:rPr>
        <w:t xml:space="preserve"> set</w:t>
      </w:r>
    </w:p>
    <w:p w14:paraId="2A5427EB" w14:textId="5498CA9F" w:rsidR="009C2112" w:rsidRPr="0066495C" w:rsidRDefault="009C2112" w:rsidP="00D545B3">
      <w:pPr>
        <w:spacing w:line="480" w:lineRule="auto"/>
        <w:contextualSpacing/>
        <w:jc w:val="both"/>
        <w:rPr>
          <w:lang w:val="en-GB"/>
        </w:rPr>
      </w:pPr>
    </w:p>
    <w:p w14:paraId="54039A2F" w14:textId="091A0CA5" w:rsidR="008874B5" w:rsidRPr="0066495C" w:rsidRDefault="008874B5" w:rsidP="00D545B3">
      <w:pPr>
        <w:spacing w:line="480" w:lineRule="auto"/>
        <w:contextualSpacing/>
        <w:jc w:val="both"/>
        <w:rPr>
          <w:lang w:val="en-GB"/>
        </w:rPr>
      </w:pPr>
    </w:p>
    <w:p w14:paraId="4763CC90" w14:textId="28646C7A" w:rsidR="000603A4" w:rsidRPr="0066495C" w:rsidRDefault="000603A4" w:rsidP="00D545B3">
      <w:pPr>
        <w:spacing w:line="480" w:lineRule="auto"/>
        <w:contextualSpacing/>
        <w:jc w:val="both"/>
        <w:rPr>
          <w:lang w:val="en-GB"/>
        </w:rPr>
      </w:pPr>
    </w:p>
    <w:p w14:paraId="4F077F51" w14:textId="732E6AA7" w:rsidR="00C233EB" w:rsidRDefault="00C233EB" w:rsidP="00D545B3">
      <w:pPr>
        <w:pStyle w:val="Rubrik1"/>
      </w:pPr>
      <w:bookmarkStart w:id="27" w:name="_Toc31714050"/>
      <w:r w:rsidRPr="000F3C49">
        <w:t>Supplementary analysis</w:t>
      </w:r>
      <w:bookmarkEnd w:id="27"/>
    </w:p>
    <w:p w14:paraId="662E296A" w14:textId="77777777" w:rsidR="008463C9" w:rsidRPr="00647D43" w:rsidRDefault="008463C9" w:rsidP="008463C9">
      <w:pPr>
        <w:pStyle w:val="Liststycke"/>
        <w:spacing w:line="480" w:lineRule="auto"/>
        <w:ind w:left="360"/>
        <w:jc w:val="center"/>
        <w:rPr>
          <w:rFonts w:cstheme="minorHAnsi"/>
        </w:rPr>
      </w:pPr>
      <w:r w:rsidRPr="00647D43">
        <w:rPr>
          <w:rFonts w:cstheme="minorHAnsi"/>
          <w:noProof/>
          <w:lang w:eastAsia="sv-SE"/>
        </w:rPr>
        <w:drawing>
          <wp:inline distT="0" distB="0" distL="0" distR="0" wp14:anchorId="1E2C428D" wp14:editId="2301CC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B5B2C36" w:rsidR="008463C9" w:rsidRPr="00DE382F" w:rsidRDefault="008463C9" w:rsidP="008463C9">
      <w:pPr>
        <w:spacing w:line="480" w:lineRule="auto"/>
        <w:contextualSpacing/>
        <w:jc w:val="both"/>
        <w:rPr>
          <w:lang w:val="en-US"/>
        </w:rPr>
      </w:pPr>
      <w:r w:rsidRPr="00DE382F">
        <w:rPr>
          <w:lang w:val="en-US"/>
        </w:rPr>
        <w:t>Fig. S9.</w:t>
      </w:r>
      <w:r w:rsidRPr="0066495C">
        <w:rPr>
          <w:rFonts w:cstheme="minorHAnsi"/>
          <w:lang w:val="en-GB"/>
        </w:rPr>
        <w:t xml:space="preserve"> Posterior distributions of the average intraspecific mass-scaling exponents and activation energies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2</m:t>
                </m:r>
              </m:sub>
            </m:sSub>
          </m:sub>
        </m:sSub>
      </m:oMath>
      <w:r w:rsidRPr="0066495C">
        <w:rPr>
          <w:rFonts w:cstheme="minorHAnsi"/>
          <w:lang w:val="en-GB"/>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 xml:space="preserve">) </w:t>
      </w:r>
      <w:r w:rsidRPr="0066495C">
        <w:rPr>
          <w:rFonts w:cstheme="minorHAnsi"/>
          <w:lang w:val="en-GB"/>
        </w:rPr>
        <w:t>for metabolic rate (top row) and maximum consumption rate (bottom row).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kT).</w:t>
      </w:r>
    </w:p>
    <w:p w14:paraId="56BE862C" w14:textId="705E753D" w:rsidR="008463C9" w:rsidRDefault="008463C9" w:rsidP="008463C9">
      <w:pPr>
        <w:rPr>
          <w:lang w:val="en-US"/>
        </w:rPr>
      </w:pPr>
    </w:p>
    <w:p w14:paraId="663FC2EE" w14:textId="77777777" w:rsidR="00072A59" w:rsidRPr="00647D43" w:rsidRDefault="00072A59" w:rsidP="00072A59">
      <w:pPr>
        <w:spacing w:line="480" w:lineRule="auto"/>
        <w:contextualSpacing/>
        <w:jc w:val="center"/>
      </w:pPr>
      <w:r w:rsidRPr="00647D43">
        <w:rPr>
          <w:noProof/>
          <w:lang w:eastAsia="sv-SE"/>
        </w:rPr>
        <w:drawing>
          <wp:inline distT="0" distB="0" distL="0" distR="0" wp14:anchorId="4C370C7E" wp14:editId="53FAC8D1">
            <wp:extent cx="4603898" cy="4603898"/>
            <wp:effectExtent l="0" t="0" r="6350" b="635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13814" cy="4613814"/>
                    </a:xfrm>
                    <a:prstGeom prst="rect">
                      <a:avLst/>
                    </a:prstGeom>
                  </pic:spPr>
                </pic:pic>
              </a:graphicData>
            </a:graphic>
          </wp:inline>
        </w:drawing>
      </w:r>
    </w:p>
    <w:p w14:paraId="37261D19" w14:textId="202FC564" w:rsidR="00072A59" w:rsidRPr="0066495C" w:rsidRDefault="00072A59" w:rsidP="00072A59">
      <w:pPr>
        <w:spacing w:line="480" w:lineRule="auto"/>
        <w:contextualSpacing/>
        <w:jc w:val="both"/>
        <w:rPr>
          <w:lang w:val="en-GB"/>
        </w:rPr>
      </w:pPr>
      <w:commentRangeStart w:id="28"/>
      <w:r w:rsidRPr="0066495C">
        <w:rPr>
          <w:lang w:val="en-GB"/>
        </w:rPr>
        <w:t>Fig. S</w:t>
      </w:r>
      <w:r w:rsidR="00DB424C" w:rsidRPr="00FB7DC9">
        <w:rPr>
          <w:lang w:val="en-US"/>
        </w:rPr>
        <w:t>10</w:t>
      </w:r>
      <w:r w:rsidRPr="0066495C">
        <w:rPr>
          <w:lang w:val="en-GB"/>
        </w:rPr>
        <w:t xml:space="preserve">. </w:t>
      </w:r>
      <w:commentRangeEnd w:id="28"/>
      <w:r>
        <w:rPr>
          <w:rStyle w:val="Kommentarsreferens"/>
        </w:rPr>
        <w:commentReference w:id="28"/>
      </w:r>
      <w:r w:rsidRPr="0066495C">
        <w:rPr>
          <w:lang w:val="en-GB"/>
        </w:rPr>
        <w:t xml:space="preserve">Predictions (line), 80% credible interval (band) and data (points) from polynomial models of maximum consumption rate versus </w:t>
      </w:r>
      <w:r w:rsidR="00FB7DC9" w:rsidRPr="00FB7DC9">
        <w:rPr>
          <w:lang w:val="en-US"/>
        </w:rPr>
        <w:t>rescaled</w:t>
      </w:r>
      <w:r w:rsidRPr="0066495C">
        <w:rPr>
          <w:lang w:val="en-GB"/>
        </w:rPr>
        <w:t xml:space="preserve"> temperature</w:t>
      </w:r>
      <w:r w:rsidR="005570FE" w:rsidRPr="00FD3CBA">
        <w:rPr>
          <w:lang w:val="en-US"/>
        </w:rPr>
        <w:t xml:space="preserve"> </w:t>
      </w:r>
      <w:r w:rsidR="00C34790">
        <w:rPr>
          <w:lang w:val="en-US"/>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C34790">
        <w:rPr>
          <w:lang w:val="en-US"/>
        </w:rPr>
        <w:t>)</w:t>
      </w:r>
      <w:r w:rsidRPr="0066495C">
        <w:rPr>
          <w:lang w:val="en-GB"/>
        </w:rPr>
        <w:t>, fitted separately to each species.</w:t>
      </w:r>
    </w:p>
    <w:p w14:paraId="299915C5" w14:textId="77777777" w:rsidR="003D037B" w:rsidRDefault="003D037B" w:rsidP="003D037B">
      <w:pPr>
        <w:pStyle w:val="Rubrik1"/>
      </w:pPr>
      <w:bookmarkStart w:id="29" w:name="_Toc31714051"/>
      <w:r>
        <w:t>Model validation</w:t>
      </w:r>
      <w:bookmarkEnd w:id="29"/>
    </w:p>
    <w:p w14:paraId="72C49B65" w14:textId="77777777" w:rsidR="0059717E" w:rsidRPr="00072A59" w:rsidRDefault="0059717E" w:rsidP="008463C9"/>
    <w:p w14:paraId="36C5C43C" w14:textId="7CA455B6" w:rsidR="00646A26" w:rsidRPr="00647D43" w:rsidRDefault="00524FBE" w:rsidP="00D545B3">
      <w:pPr>
        <w:pStyle w:val="Rubrik2"/>
        <w:contextualSpacing/>
        <w:jc w:val="both"/>
        <w:rPr>
          <w:rFonts w:asciiTheme="minorHAnsi" w:hAnsiTheme="minorHAnsi" w:cstheme="minorHAnsi"/>
          <w:i/>
          <w:iCs/>
          <w:sz w:val="22"/>
          <w:szCs w:val="22"/>
          <w:lang w:val="en-GB"/>
        </w:rPr>
      </w:pPr>
      <w:bookmarkStart w:id="30" w:name="_Toc31714052"/>
      <w:r w:rsidRPr="00647D43">
        <w:rPr>
          <w:rFonts w:asciiTheme="minorHAnsi" w:hAnsiTheme="minorHAnsi" w:cstheme="minorHAnsi"/>
          <w:i/>
          <w:iCs/>
          <w:sz w:val="22"/>
          <w:szCs w:val="22"/>
          <w:lang w:val="en-GB"/>
        </w:rPr>
        <w:t>Optimum growth temperature</w:t>
      </w:r>
      <w:bookmarkEnd w:id="30"/>
    </w:p>
    <w:p w14:paraId="3D3BB3A2" w14:textId="10039079" w:rsidR="00747AE4" w:rsidRPr="00647D43" w:rsidRDefault="00222D4E" w:rsidP="00D545B3">
      <w:pPr>
        <w:spacing w:line="480" w:lineRule="auto"/>
        <w:contextualSpacing/>
        <w:jc w:val="both"/>
      </w:pPr>
      <w:r w:rsidRPr="00647D43">
        <w:rPr>
          <w:noProof/>
          <w:lang w:eastAsia="sv-S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lang w:val="en-US"/>
        </w:rPr>
      </w:pPr>
      <w:r w:rsidRPr="0066495C">
        <w:rPr>
          <w:lang w:val="en-GB"/>
        </w:rPr>
        <w:t>Fig. S</w:t>
      </w:r>
      <w:r w:rsidR="000979A4" w:rsidRPr="00426EC8">
        <w:rPr>
          <w:lang w:val="en-US"/>
        </w:rPr>
        <w:t>1</w:t>
      </w:r>
      <w:r w:rsidR="00F31305" w:rsidRPr="00426EC8">
        <w:rPr>
          <w:lang w:val="en-US"/>
        </w:rPr>
        <w:t>1</w:t>
      </w:r>
      <w:r w:rsidRPr="0066495C">
        <w:rPr>
          <w:lang w:val="en-GB"/>
        </w:rPr>
        <w:t xml:space="preserve">. Posterior densities and </w:t>
      </w:r>
      <w:r w:rsidR="002C2889" w:rsidRPr="0066495C">
        <w:rPr>
          <w:lang w:val="en-GB"/>
        </w:rPr>
        <w:t>trace plots</w:t>
      </w:r>
      <w:r w:rsidRPr="0066495C">
        <w:rPr>
          <w:lang w:val="en-GB"/>
        </w:rPr>
        <w:t xml:space="preserve"> for evaluation of chain convergence (by chain, indicated by color), for the </w:t>
      </w:r>
      <w:r w:rsidR="00FA1666" w:rsidRPr="0066495C">
        <w:rPr>
          <w:lang w:val="en-GB"/>
        </w:rPr>
        <w:t>highest-level</w:t>
      </w:r>
      <w:r w:rsidR="002C2889" w:rsidRPr="0066495C">
        <w:rPr>
          <w:lang w:val="en-GB"/>
        </w:rPr>
        <w:t xml:space="preserve"> parameters</w:t>
      </w:r>
      <w:r w:rsidR="00F902D6" w:rsidRPr="0066495C">
        <w:rPr>
          <w:lang w:val="en-GB"/>
        </w:rPr>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66495C">
        <w:rPr>
          <w:lang w:val="en-GB"/>
        </w:rPr>
        <w:t xml:space="preserve"> model</w:t>
      </w:r>
      <w:r w:rsidR="00426EC8" w:rsidRPr="00426EC8">
        <w:rPr>
          <w:lang w:val="en-US"/>
        </w:rPr>
        <w:t>.</w:t>
      </w:r>
    </w:p>
    <w:p w14:paraId="47792BF7" w14:textId="60ED57FD" w:rsidR="009428CD" w:rsidRPr="0066495C" w:rsidRDefault="009428CD" w:rsidP="00D545B3">
      <w:pPr>
        <w:spacing w:line="480" w:lineRule="auto"/>
        <w:contextualSpacing/>
        <w:rPr>
          <w:lang w:val="en-GB"/>
        </w:rPr>
      </w:pPr>
    </w:p>
    <w:p w14:paraId="0C557ED2" w14:textId="5A17A466" w:rsidR="00222D4E" w:rsidRPr="0066495C" w:rsidRDefault="00222D4E" w:rsidP="00D545B3">
      <w:pPr>
        <w:spacing w:line="480" w:lineRule="auto"/>
        <w:contextualSpacing/>
        <w:rPr>
          <w:lang w:val="en-GB"/>
        </w:rPr>
      </w:pPr>
    </w:p>
    <w:p w14:paraId="580ABB17" w14:textId="25BC63BF" w:rsidR="00222D4E" w:rsidRPr="0066495C" w:rsidRDefault="00222D4E" w:rsidP="00D545B3">
      <w:pPr>
        <w:spacing w:line="480" w:lineRule="auto"/>
        <w:contextualSpacing/>
        <w:rPr>
          <w:lang w:val="en-GB"/>
        </w:rPr>
      </w:pPr>
    </w:p>
    <w:p w14:paraId="474B5AF2" w14:textId="267FCC85" w:rsidR="00222D4E" w:rsidRPr="0066495C" w:rsidRDefault="00222D4E" w:rsidP="00D545B3">
      <w:pPr>
        <w:spacing w:line="480" w:lineRule="auto"/>
        <w:contextualSpacing/>
        <w:rPr>
          <w:lang w:val="en-GB"/>
        </w:rPr>
      </w:pPr>
    </w:p>
    <w:p w14:paraId="0FD5DB64" w14:textId="7DFC1D42" w:rsidR="00222D4E" w:rsidRPr="0066495C" w:rsidRDefault="00222D4E" w:rsidP="00D545B3">
      <w:pPr>
        <w:spacing w:line="480" w:lineRule="auto"/>
        <w:contextualSpacing/>
        <w:rPr>
          <w:lang w:val="en-GB"/>
        </w:rPr>
      </w:pPr>
    </w:p>
    <w:p w14:paraId="49952FA8" w14:textId="17F4B021" w:rsidR="00222D4E" w:rsidRPr="00647D43" w:rsidRDefault="00222D4E" w:rsidP="00150DE5">
      <w:pPr>
        <w:spacing w:line="480" w:lineRule="auto"/>
        <w:contextualSpacing/>
        <w:jc w:val="center"/>
      </w:pPr>
      <w:r w:rsidRPr="00647D43">
        <w:rPr>
          <w:noProof/>
          <w:lang w:eastAsia="sv-SE"/>
        </w:rPr>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lang w:val="en-US"/>
        </w:rPr>
      </w:pPr>
      <w:commentRangeStart w:id="31"/>
      <w:r w:rsidRPr="0066495C">
        <w:rPr>
          <w:lang w:val="en-GB"/>
        </w:rPr>
        <w:t>Fig. S1</w:t>
      </w:r>
      <w:r w:rsidR="00A23F3E" w:rsidRPr="00536056">
        <w:rPr>
          <w:lang w:val="en-US"/>
        </w:rPr>
        <w:t>2</w:t>
      </w:r>
      <w:r w:rsidRPr="0066495C">
        <w:rPr>
          <w:lang w:val="en-GB"/>
        </w:rPr>
        <w:t>.</w:t>
      </w:r>
      <w:r w:rsidR="00536056" w:rsidRPr="00536056">
        <w:rPr>
          <w:lang w:val="en-US"/>
        </w:rPr>
        <w:t xml:space="preserve"> </w:t>
      </w:r>
      <w:commentRangeEnd w:id="31"/>
      <w:r w:rsidR="00643DD7">
        <w:rPr>
          <w:rStyle w:val="Kommentarsreferens"/>
        </w:rPr>
        <w:commentReference w:id="31"/>
      </w:r>
      <w:r w:rsidR="00536056" w:rsidRPr="00536056">
        <w:rPr>
          <w:lang w:val="en-US"/>
        </w:rPr>
        <w:t>Potential scale reduction factor</w:t>
      </w:r>
      <w:r w:rsidRPr="0066495C">
        <w:rPr>
          <w:lang w:val="en-GB"/>
        </w:rPr>
        <w:t xml:space="preserve"> </w:t>
      </w:r>
      <w:r w:rsidR="00536056" w:rsidRPr="00536056">
        <w:rPr>
          <w:lang w:val="en-US"/>
        </w:rPr>
        <w:t>(</w:t>
      </w:r>
      <m:oMath>
        <m:acc>
          <m:accPr>
            <m:ctrlPr>
              <w:rPr>
                <w:rFonts w:ascii="Cambria Math" w:hAnsi="Cambria Math"/>
                <w:i/>
              </w:rPr>
            </m:ctrlPr>
          </m:accPr>
          <m:e>
            <m:r>
              <w:rPr>
                <w:rFonts w:ascii="Cambria Math" w:hAnsi="Cambria Math"/>
              </w:rPr>
              <m:t>R</m:t>
            </m:r>
          </m:e>
        </m:acc>
      </m:oMath>
      <w:r w:rsidR="00536056" w:rsidRPr="00536056">
        <w:rPr>
          <w:rFonts w:eastAsiaTheme="minorEastAsia"/>
          <w:lang w:val="en-US"/>
        </w:rPr>
        <w:t>)</w:t>
      </w:r>
      <w:r w:rsidRPr="0066495C">
        <w:rPr>
          <w:lang w:val="en-GB"/>
        </w:rPr>
        <w:t xml:space="preserve"> </w:t>
      </w:r>
      <w:r w:rsidR="00B27A20" w:rsidRPr="0066495C">
        <w:rPr>
          <w:rFonts w:eastAsiaTheme="minorEastAsia"/>
          <w:lang w:val="en-GB"/>
        </w:rPr>
        <w:t>for</w:t>
      </w:r>
      <w:r w:rsidR="00536056" w:rsidRPr="000F5646">
        <w:rPr>
          <w:rFonts w:eastAsiaTheme="minorEastAsia"/>
          <w:lang w:val="en-US"/>
        </w:rPr>
        <w:t xml:space="preserve"> the</w:t>
      </w:r>
      <w:r w:rsidR="00B27A20"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000F5646" w:rsidRPr="0085268B">
        <w:rPr>
          <w:lang w:val="en-US"/>
        </w:rPr>
        <w:t xml:space="preserve">. </w:t>
      </w:r>
      <w:r w:rsidR="0085268B" w:rsidRPr="006325A1">
        <w:rPr>
          <w:lang w:val="en-US"/>
        </w:rPr>
        <w:t xml:space="preserve">This factor </w:t>
      </w:r>
      <w:r w:rsidR="006325A1" w:rsidRPr="006325A1">
        <w:rPr>
          <w:lang w:val="en-US"/>
        </w:rPr>
        <w:t>is based on the comparison of between and within</w:t>
      </w:r>
      <w:r w:rsidR="006325A1">
        <w:rPr>
          <w:lang w:val="en-US"/>
        </w:rPr>
        <w:t xml:space="preserve">-chain variation for the same parameter. A value close to one implies </w:t>
      </w:r>
      <w:r w:rsidR="00D47C11">
        <w:rPr>
          <w:lang w:val="en-US"/>
        </w:rPr>
        <w:t>chains</w:t>
      </w:r>
      <w:r w:rsidR="006325A1">
        <w:rPr>
          <w:lang w:val="en-US"/>
        </w:rPr>
        <w:t xml:space="preserve"> converged to the same distribution.</w:t>
      </w:r>
      <w:r w:rsidR="00D47C11">
        <w:rPr>
          <w:lang w:val="en-US"/>
        </w:rPr>
        <w:t xml:space="preserve"> </w:t>
      </w:r>
    </w:p>
    <w:p w14:paraId="329F4E4C" w14:textId="53FFED90" w:rsidR="00747AE4" w:rsidRPr="0066495C" w:rsidRDefault="00747AE4" w:rsidP="00D545B3">
      <w:pPr>
        <w:spacing w:line="480" w:lineRule="auto"/>
        <w:contextualSpacing/>
        <w:rPr>
          <w:lang w:val="en-GB"/>
        </w:rPr>
      </w:pPr>
    </w:p>
    <w:p w14:paraId="1C4996BD" w14:textId="22134F31" w:rsidR="00222D4E" w:rsidRPr="00647D43" w:rsidRDefault="001F5BA0" w:rsidP="00EA02DC">
      <w:pPr>
        <w:spacing w:line="480" w:lineRule="auto"/>
        <w:contextualSpacing/>
        <w:jc w:val="center"/>
      </w:pPr>
      <w:r w:rsidRPr="00647D43">
        <w:rPr>
          <w:noProof/>
          <w:lang w:eastAsia="sv-SE"/>
        </w:rPr>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6495C" w:rsidRDefault="001A382A" w:rsidP="00D545B3">
      <w:pPr>
        <w:spacing w:line="480" w:lineRule="auto"/>
        <w:contextualSpacing/>
        <w:jc w:val="both"/>
        <w:rPr>
          <w:lang w:val="en-GB"/>
        </w:rPr>
      </w:pPr>
      <w:r w:rsidRPr="0066495C">
        <w:rPr>
          <w:lang w:val="en-GB"/>
        </w:rPr>
        <w:t>Fig. S1</w:t>
      </w:r>
      <w:r w:rsidR="00A23F3E" w:rsidRPr="0066495C">
        <w:rPr>
          <w:lang w:val="en-GB"/>
        </w:rPr>
        <w:t>3</w:t>
      </w:r>
      <w:r w:rsidRPr="0066495C">
        <w:rPr>
          <w:lang w:val="en-GB"/>
        </w:rPr>
        <w:t xml:space="preserve">. </w:t>
      </w:r>
      <w:r w:rsidR="008A1780" w:rsidRPr="0066495C">
        <w:rPr>
          <w:lang w:val="en-GB"/>
        </w:rPr>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3D3B3D" w:rsidRPr="00FC195E">
        <w:rPr>
          <w:rFonts w:eastAsiaTheme="minorEastAsia"/>
          <w:lang w:val="en-US"/>
        </w:rPr>
        <w:t>-</w:t>
      </w:r>
      <w:r w:rsidR="008A1780" w:rsidRPr="0066495C">
        <w:rPr>
          <w:rFonts w:eastAsiaTheme="minorEastAsia"/>
          <w:lang w:val="en-GB"/>
        </w:rPr>
        <w:t>model. Vertical line corresponds to mean in data and histogram depicts each posterior mean.</w:t>
      </w:r>
      <w:r w:rsidR="00FA6566" w:rsidRPr="0066495C">
        <w:rPr>
          <w:rFonts w:eastAsiaTheme="minorEastAsia"/>
          <w:lang w:val="en-GB"/>
        </w:rPr>
        <w:t xml:space="preserve"> </w:t>
      </w:r>
      <w:r w:rsidR="009B2AA5">
        <w:rPr>
          <w:rFonts w:eastAsiaTheme="minorEastAsia"/>
          <w:lang w:val="en-US"/>
        </w:rPr>
        <w:t xml:space="preserve">Fit is evaluated by simulating data from the </w:t>
      </w:r>
      <w:r w:rsidR="00AB7387">
        <w:rPr>
          <w:rFonts w:eastAsiaTheme="minorEastAsia"/>
          <w:lang w:val="en-US"/>
        </w:rPr>
        <w:t xml:space="preserve">likelihood </w:t>
      </w:r>
      <w:r w:rsidR="009C4039">
        <w:rPr>
          <w:rFonts w:eastAsiaTheme="minorEastAsia"/>
          <w:lang w:val="en-US"/>
        </w:rPr>
        <w:t>(at each iteration of the MCMC chain)</w:t>
      </w:r>
      <w:r w:rsidR="001B7D61">
        <w:rPr>
          <w:rFonts w:eastAsiaTheme="minorEastAsia"/>
          <w:lang w:val="en-US"/>
        </w:rPr>
        <w:t xml:space="preserve">, and each simulated </w:t>
      </w:r>
      <w:r w:rsidR="007F261D">
        <w:rPr>
          <w:rFonts w:eastAsiaTheme="minorEastAsia"/>
          <w:lang w:val="en-US"/>
        </w:rPr>
        <w:t>data</w:t>
      </w:r>
      <w:r w:rsidR="00D8077C">
        <w:rPr>
          <w:rFonts w:eastAsiaTheme="minorEastAsia"/>
          <w:lang w:val="en-US"/>
        </w:rPr>
        <w:t xml:space="preserve"> is assigned a </w:t>
      </w:r>
      <w:r w:rsidR="001B7D61">
        <w:rPr>
          <w:rFonts w:eastAsiaTheme="minorEastAsia"/>
          <w:lang w:val="en-US"/>
        </w:rPr>
        <w:t>0</w:t>
      </w:r>
      <w:r w:rsidR="00D8077C">
        <w:rPr>
          <w:rFonts w:eastAsiaTheme="minorEastAsia"/>
          <w:lang w:val="en-US"/>
        </w:rPr>
        <w:t xml:space="preserve"> o</w:t>
      </w:r>
      <w:r w:rsidR="00414F72">
        <w:rPr>
          <w:rFonts w:eastAsiaTheme="minorEastAsia"/>
          <w:lang w:val="en-US"/>
        </w:rPr>
        <w:t xml:space="preserve">r </w:t>
      </w:r>
      <w:r w:rsidR="001B7D61">
        <w:rPr>
          <w:rFonts w:eastAsiaTheme="minorEastAsia"/>
          <w:lang w:val="en-US"/>
        </w:rPr>
        <w:t>1</w:t>
      </w:r>
      <w:r w:rsidR="00414F72">
        <w:rPr>
          <w:rFonts w:eastAsiaTheme="minorEastAsia"/>
          <w:lang w:val="en-US"/>
        </w:rPr>
        <w:t xml:space="preserve"> if it is below or </w:t>
      </w:r>
      <w:r w:rsidR="00426EC8">
        <w:rPr>
          <w:rFonts w:eastAsiaTheme="minorEastAsia"/>
          <w:lang w:val="en-US"/>
        </w:rPr>
        <w:t xml:space="preserve">above </w:t>
      </w:r>
      <w:r w:rsidR="00414F72">
        <w:rPr>
          <w:rFonts w:eastAsiaTheme="minorEastAsia"/>
          <w:lang w:val="en-US"/>
        </w:rPr>
        <w:t xml:space="preserve">the mean data point. </w:t>
      </w:r>
      <w:r w:rsidR="00B71D12">
        <w:rPr>
          <w:rFonts w:eastAsiaTheme="minorEastAsia"/>
          <w:lang w:val="en-US"/>
        </w:rPr>
        <w:t>The number in the plot corresponds to the mean of the vector of 0</w:t>
      </w:r>
      <w:r w:rsidR="00C828E9">
        <w:rPr>
          <w:rFonts w:eastAsiaTheme="minorEastAsia"/>
          <w:lang w:val="en-US"/>
        </w:rPr>
        <w:t>’s</w:t>
      </w:r>
      <w:r w:rsidR="00B71D12">
        <w:rPr>
          <w:rFonts w:eastAsiaTheme="minorEastAsia"/>
          <w:lang w:val="en-US"/>
        </w:rPr>
        <w:t xml:space="preserve"> and 1</w:t>
      </w:r>
      <w:r w:rsidR="00C828E9">
        <w:rPr>
          <w:rFonts w:eastAsiaTheme="minorEastAsia"/>
          <w:lang w:val="en-US"/>
        </w:rPr>
        <w:t>’s</w:t>
      </w:r>
      <w:r w:rsidR="00B71D12">
        <w:rPr>
          <w:rFonts w:eastAsiaTheme="minorEastAsia"/>
          <w:lang w:val="en-US"/>
        </w:rPr>
        <w:t>.</w:t>
      </w:r>
    </w:p>
    <w:p w14:paraId="3F0FC5B7" w14:textId="23A34B61" w:rsidR="001A382A" w:rsidRPr="0066495C" w:rsidRDefault="001A382A" w:rsidP="00D545B3">
      <w:pPr>
        <w:spacing w:line="480" w:lineRule="auto"/>
        <w:contextualSpacing/>
        <w:jc w:val="both"/>
        <w:rPr>
          <w:lang w:val="en-GB"/>
        </w:rPr>
      </w:pPr>
    </w:p>
    <w:p w14:paraId="67AB2304" w14:textId="4BF247A5" w:rsidR="00747AE4" w:rsidRPr="0066495C" w:rsidRDefault="00747AE4" w:rsidP="00D545B3">
      <w:pPr>
        <w:spacing w:line="480" w:lineRule="auto"/>
        <w:contextualSpacing/>
        <w:rPr>
          <w:lang w:val="en-GB"/>
        </w:rPr>
      </w:pPr>
    </w:p>
    <w:p w14:paraId="28B35FC2" w14:textId="0FF8AC76" w:rsidR="00747AE4" w:rsidRPr="0066495C" w:rsidRDefault="00747AE4" w:rsidP="00D545B3">
      <w:pPr>
        <w:spacing w:line="480" w:lineRule="auto"/>
        <w:contextualSpacing/>
        <w:rPr>
          <w:lang w:val="en-GB"/>
        </w:rPr>
      </w:pPr>
    </w:p>
    <w:p w14:paraId="51FCF173" w14:textId="7985BDF8" w:rsidR="00747AE4" w:rsidRPr="0066495C" w:rsidRDefault="00747AE4" w:rsidP="00D545B3">
      <w:pPr>
        <w:spacing w:line="480" w:lineRule="auto"/>
        <w:contextualSpacing/>
        <w:rPr>
          <w:lang w:val="en-GB"/>
        </w:rPr>
      </w:pPr>
    </w:p>
    <w:p w14:paraId="1AD5D566" w14:textId="60F49919" w:rsidR="00747AE4" w:rsidRPr="0066495C" w:rsidRDefault="00747AE4" w:rsidP="00D545B3">
      <w:pPr>
        <w:spacing w:line="480" w:lineRule="auto"/>
        <w:contextualSpacing/>
        <w:rPr>
          <w:lang w:val="en-GB"/>
        </w:rPr>
      </w:pPr>
    </w:p>
    <w:p w14:paraId="22A23EC8" w14:textId="6DDCB867" w:rsidR="00747AE4" w:rsidRPr="0066495C" w:rsidRDefault="00747AE4" w:rsidP="00D545B3">
      <w:pPr>
        <w:spacing w:line="480" w:lineRule="auto"/>
        <w:contextualSpacing/>
        <w:rPr>
          <w:lang w:val="en-GB"/>
        </w:rPr>
      </w:pPr>
    </w:p>
    <w:p w14:paraId="479B26A7" w14:textId="5EFEEFF1" w:rsidR="00747AE4" w:rsidRPr="0066495C" w:rsidRDefault="00747AE4" w:rsidP="00D545B3">
      <w:pPr>
        <w:spacing w:line="480" w:lineRule="auto"/>
        <w:contextualSpacing/>
        <w:rPr>
          <w:lang w:val="en-GB"/>
        </w:rPr>
      </w:pPr>
    </w:p>
    <w:p w14:paraId="7547DE4E" w14:textId="5F685BE7" w:rsidR="00747AE4" w:rsidRPr="0066495C" w:rsidRDefault="00747AE4" w:rsidP="00D545B3">
      <w:pPr>
        <w:spacing w:line="480" w:lineRule="auto"/>
        <w:contextualSpacing/>
        <w:rPr>
          <w:lang w:val="en-GB"/>
        </w:rPr>
      </w:pPr>
    </w:p>
    <w:p w14:paraId="61D48049" w14:textId="36ABD9DC" w:rsidR="00524FBE" w:rsidRPr="00647D43" w:rsidRDefault="00524FBE" w:rsidP="00D545B3">
      <w:pPr>
        <w:pStyle w:val="Rubrik2"/>
        <w:contextualSpacing/>
        <w:jc w:val="both"/>
        <w:rPr>
          <w:rFonts w:asciiTheme="minorHAnsi" w:hAnsiTheme="minorHAnsi" w:cstheme="minorHAnsi"/>
          <w:i/>
          <w:iCs/>
          <w:sz w:val="22"/>
          <w:szCs w:val="22"/>
        </w:rPr>
      </w:pPr>
      <w:bookmarkStart w:id="32" w:name="_Toc31714053"/>
      <w:r w:rsidRPr="00647D43">
        <w:rPr>
          <w:rFonts w:asciiTheme="minorHAnsi" w:hAnsiTheme="minorHAnsi" w:cstheme="minorHAnsi"/>
          <w:i/>
          <w:iCs/>
          <w:sz w:val="22"/>
          <w:szCs w:val="22"/>
        </w:rPr>
        <w:t>Growth rate</w:t>
      </w:r>
      <w:bookmarkEnd w:id="32"/>
    </w:p>
    <w:p w14:paraId="79D1A08A" w14:textId="46C4A4FD" w:rsidR="009428CD" w:rsidRPr="00647D43" w:rsidRDefault="00636FB7" w:rsidP="00D545B3">
      <w:pPr>
        <w:spacing w:line="480" w:lineRule="auto"/>
        <w:contextualSpacing/>
        <w:jc w:val="center"/>
      </w:pPr>
      <w:r w:rsidRPr="00647D43">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6495C" w:rsidRDefault="00747AE4" w:rsidP="00D545B3">
      <w:pPr>
        <w:spacing w:line="480" w:lineRule="auto"/>
        <w:contextualSpacing/>
        <w:jc w:val="both"/>
        <w:rPr>
          <w:lang w:val="en-GB"/>
        </w:rPr>
      </w:pPr>
      <w:r w:rsidRPr="0066495C">
        <w:rPr>
          <w:lang w:val="en-GB"/>
        </w:rPr>
        <w:t>Fig. S1</w:t>
      </w:r>
      <w:r w:rsidR="00A23F3E" w:rsidRPr="0066495C">
        <w:rPr>
          <w:lang w:val="en-GB"/>
        </w:rPr>
        <w:t>4</w:t>
      </w:r>
      <w:r w:rsidRPr="0066495C">
        <w:rPr>
          <w:lang w:val="en-GB"/>
        </w:rPr>
        <w:t xml:space="preserve">. Posterior densities and trace plots for evaluation of chain convergence (by chain, indicated by color), for the </w:t>
      </w:r>
      <w:r w:rsidR="008A1780" w:rsidRPr="0066495C">
        <w:rPr>
          <w:lang w:val="en-GB"/>
        </w:rPr>
        <w:t>highes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421FABE7" w14:textId="6511A541" w:rsidR="0002521E" w:rsidRPr="0066495C" w:rsidRDefault="0002521E" w:rsidP="00D545B3">
      <w:pPr>
        <w:spacing w:line="480" w:lineRule="auto"/>
        <w:contextualSpacing/>
        <w:rPr>
          <w:lang w:val="en-GB"/>
        </w:rPr>
      </w:pPr>
    </w:p>
    <w:p w14:paraId="70FD91D1" w14:textId="384D59AB" w:rsidR="0002521E" w:rsidRPr="0066495C" w:rsidRDefault="0002521E" w:rsidP="00D545B3">
      <w:pPr>
        <w:spacing w:line="480" w:lineRule="auto"/>
        <w:contextualSpacing/>
        <w:rPr>
          <w:lang w:val="en-GB"/>
        </w:rPr>
      </w:pPr>
    </w:p>
    <w:p w14:paraId="0A75B9FC" w14:textId="3127E7C9" w:rsidR="0002521E" w:rsidRPr="0066495C" w:rsidRDefault="0002521E" w:rsidP="00D545B3">
      <w:pPr>
        <w:spacing w:line="480" w:lineRule="auto"/>
        <w:contextualSpacing/>
        <w:rPr>
          <w:lang w:val="en-GB"/>
        </w:rPr>
      </w:pPr>
    </w:p>
    <w:p w14:paraId="7C3970C7" w14:textId="2F14F844" w:rsidR="0002521E" w:rsidRPr="00647D43" w:rsidRDefault="00464C52" w:rsidP="00D545B3">
      <w:pPr>
        <w:spacing w:line="480" w:lineRule="auto"/>
        <w:contextualSpacing/>
        <w:jc w:val="center"/>
      </w:pPr>
      <w:r w:rsidRPr="00647D43">
        <w:rPr>
          <w:noProof/>
          <w:lang w:eastAsia="sv-SE"/>
        </w:rPr>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6495C" w:rsidRDefault="0002521E" w:rsidP="005B3258">
      <w:pPr>
        <w:spacing w:line="480" w:lineRule="auto"/>
        <w:contextualSpacing/>
        <w:jc w:val="both"/>
        <w:rPr>
          <w:lang w:val="en-GB"/>
        </w:rPr>
      </w:pPr>
      <w:r w:rsidRPr="0066495C">
        <w:rPr>
          <w:lang w:val="en-GB"/>
        </w:rPr>
        <w:t>Fig. S1</w:t>
      </w:r>
      <w:r w:rsidR="009B4786" w:rsidRPr="005B3258">
        <w:rPr>
          <w:lang w:val="en-US"/>
        </w:rPr>
        <w:t>5</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1734F1C0" w14:textId="62CF19ED" w:rsidR="00ED1BE0" w:rsidRPr="0066495C" w:rsidRDefault="00ED1BE0" w:rsidP="00D545B3">
      <w:pPr>
        <w:spacing w:line="480" w:lineRule="auto"/>
        <w:contextualSpacing/>
        <w:rPr>
          <w:lang w:val="en-GB"/>
        </w:rPr>
      </w:pPr>
    </w:p>
    <w:p w14:paraId="3E227E8D" w14:textId="73933CFD" w:rsidR="00ED1BE0" w:rsidRPr="0066495C" w:rsidRDefault="00ED1BE0" w:rsidP="00D545B3">
      <w:pPr>
        <w:spacing w:line="480" w:lineRule="auto"/>
        <w:contextualSpacing/>
        <w:rPr>
          <w:lang w:val="en-GB"/>
        </w:rPr>
      </w:pPr>
    </w:p>
    <w:p w14:paraId="7297ADB8" w14:textId="203BA520" w:rsidR="00ED1BE0" w:rsidRPr="00647D43" w:rsidRDefault="00E93C54" w:rsidP="00D545B3">
      <w:pPr>
        <w:spacing w:line="480" w:lineRule="auto"/>
        <w:contextualSpacing/>
        <w:jc w:val="center"/>
      </w:pPr>
      <w:r w:rsidRPr="00647D43">
        <w:rPr>
          <w:noProof/>
          <w:lang w:eastAsia="sv-SE"/>
        </w:rPr>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0"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6495C" w:rsidRDefault="00ED1BE0" w:rsidP="0091229B">
      <w:pPr>
        <w:spacing w:line="480" w:lineRule="auto"/>
        <w:contextualSpacing/>
        <w:jc w:val="both"/>
        <w:rPr>
          <w:lang w:val="en-GB"/>
        </w:rPr>
      </w:pPr>
      <w:r w:rsidRPr="0066495C">
        <w:rPr>
          <w:lang w:val="en-GB"/>
        </w:rPr>
        <w:t>Fig. S1</w:t>
      </w:r>
      <w:r w:rsidR="009B4786" w:rsidRPr="0066495C">
        <w:rPr>
          <w:lang w:val="en-GB"/>
        </w:rPr>
        <w:t>6</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 xml:space="preserve">B= </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 corresponds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0BF82ACC" w:rsidR="008A1780" w:rsidRPr="0066495C" w:rsidRDefault="008A1780" w:rsidP="00D545B3">
      <w:pPr>
        <w:spacing w:line="480" w:lineRule="auto"/>
        <w:contextualSpacing/>
        <w:rPr>
          <w:lang w:val="en-GB"/>
        </w:rPr>
      </w:pP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61BA0AF6" w14:textId="013A586E" w:rsidR="008A1780" w:rsidRPr="0066495C" w:rsidRDefault="008A1780" w:rsidP="00D545B3">
      <w:pPr>
        <w:spacing w:line="480" w:lineRule="auto"/>
        <w:contextualSpacing/>
        <w:rPr>
          <w:lang w:val="en-GB"/>
        </w:rPr>
      </w:pPr>
    </w:p>
    <w:p w14:paraId="365F148E" w14:textId="75F9A81A" w:rsidR="008A1780" w:rsidRPr="0066495C" w:rsidRDefault="008A1780" w:rsidP="00D545B3">
      <w:pPr>
        <w:spacing w:line="480" w:lineRule="auto"/>
        <w:contextualSpacing/>
        <w:rPr>
          <w:lang w:val="en-GB"/>
        </w:rPr>
      </w:pPr>
    </w:p>
    <w:p w14:paraId="5C05FD2C" w14:textId="461F08FB" w:rsidR="00646A26" w:rsidRPr="00647D43" w:rsidRDefault="00130327" w:rsidP="00D545B3">
      <w:pPr>
        <w:pStyle w:val="Rubrik2"/>
        <w:contextualSpacing/>
        <w:jc w:val="both"/>
        <w:rPr>
          <w:rFonts w:asciiTheme="minorHAnsi" w:hAnsiTheme="minorHAnsi" w:cstheme="minorHAnsi"/>
          <w:i/>
          <w:iCs/>
          <w:sz w:val="22"/>
          <w:szCs w:val="22"/>
        </w:rPr>
      </w:pPr>
      <w:bookmarkStart w:id="33" w:name="_Toc31714054"/>
      <w:r w:rsidRPr="00647D43">
        <w:rPr>
          <w:rFonts w:asciiTheme="minorHAnsi" w:hAnsiTheme="minorHAnsi" w:cstheme="minorHAnsi"/>
          <w:i/>
          <w:iCs/>
          <w:sz w:val="22"/>
          <w:szCs w:val="22"/>
        </w:rPr>
        <w:t>Metabolic rate</w:t>
      </w:r>
      <w:bookmarkEnd w:id="33"/>
    </w:p>
    <w:p w14:paraId="2FA8677E" w14:textId="24893F36" w:rsidR="009428CD" w:rsidRPr="00647D43" w:rsidRDefault="00636FB7" w:rsidP="00D545B3">
      <w:pPr>
        <w:spacing w:line="480" w:lineRule="auto"/>
        <w:contextualSpacing/>
        <w:jc w:val="center"/>
      </w:pPr>
      <w:r w:rsidRPr="00647D43">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6495C" w:rsidRDefault="002A1574" w:rsidP="00D545B3">
      <w:pPr>
        <w:spacing w:line="480" w:lineRule="auto"/>
        <w:contextualSpacing/>
        <w:jc w:val="both"/>
        <w:rPr>
          <w:lang w:val="en-GB"/>
        </w:rPr>
      </w:pPr>
      <w:r w:rsidRPr="0066495C">
        <w:rPr>
          <w:lang w:val="en-GB"/>
        </w:rPr>
        <w:t>Fig. S1</w:t>
      </w:r>
      <w:r w:rsidR="009B4786" w:rsidRPr="0066495C">
        <w:rPr>
          <w:lang w:val="en-GB"/>
        </w:rPr>
        <w:t>7</w:t>
      </w:r>
      <w:r w:rsidRPr="0066495C">
        <w:rPr>
          <w:lang w:val="en-GB"/>
        </w:rPr>
        <w:t>. Posterior densities and trace plots for evaluation of chain convergence (by chain, indicated by color), for the highest level parameters for</w:t>
      </w:r>
      <w:r w:rsidR="00076ADA" w:rsidRPr="0066495C">
        <w:rPr>
          <w:lang w:val="en-GB"/>
        </w:rPr>
        <w:t xml:space="preserve"> the model of</w:t>
      </w:r>
      <w:r w:rsidRPr="0066495C">
        <w:rPr>
          <w:lang w:val="en-GB"/>
        </w:rPr>
        <w:t xml:space="preserve"> </w:t>
      </w:r>
      <w:r w:rsidR="00FB4892" w:rsidRPr="0066495C">
        <w:rPr>
          <w:lang w:val="en-GB"/>
        </w:rPr>
        <w:t>metaboli</w:t>
      </w:r>
      <w:r w:rsidR="00076ADA" w:rsidRPr="0066495C">
        <w:rPr>
          <w:lang w:val="en-GB"/>
        </w:rPr>
        <w:t>c rate at temperatures below optimum temperatures</w:t>
      </w:r>
      <w:r w:rsidRPr="0066495C">
        <w:rPr>
          <w:lang w:val="en-GB"/>
        </w:rPr>
        <w:t>.</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4C3F1E23" w:rsidR="00DA2A32" w:rsidRPr="00647D43" w:rsidRDefault="00B609B9" w:rsidP="00D545B3">
      <w:pPr>
        <w:spacing w:line="480" w:lineRule="auto"/>
        <w:contextualSpacing/>
        <w:jc w:val="center"/>
      </w:pPr>
      <w:r>
        <w:rPr>
          <w:noProof/>
          <w:lang w:eastAsia="sv-SE"/>
        </w:rPr>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2"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lang w:val="en-GB"/>
        </w:rPr>
      </w:pPr>
      <w:r w:rsidRPr="0066495C">
        <w:rPr>
          <w:lang w:val="en-GB"/>
        </w:rPr>
        <w:t>Fig. S1</w:t>
      </w:r>
      <w:r w:rsidR="009B4786" w:rsidRPr="00FC4E97">
        <w:rPr>
          <w:lang w:val="en-US"/>
        </w:rPr>
        <w:t>8</w:t>
      </w:r>
      <w:r w:rsidRPr="0066495C">
        <w:rPr>
          <w:lang w:val="en-GB"/>
        </w:rPr>
        <w:t>.</w:t>
      </w:r>
      <w:r w:rsidR="00DF6ABE" w:rsidRPr="00FC4E97">
        <w:rPr>
          <w:lang w:val="en-US"/>
        </w:rPr>
        <w:t xml:space="preserve"> </w:t>
      </w:r>
      <w:r w:rsidR="00DF6ABE" w:rsidRPr="00536056">
        <w:rPr>
          <w:lang w:val="en-US"/>
        </w:rPr>
        <w:t>Potential scale reduction factor</w:t>
      </w:r>
      <w:r w:rsidR="00DF6ABE" w:rsidRPr="0066495C">
        <w:rPr>
          <w:lang w:val="en-GB"/>
        </w:rPr>
        <w:t xml:space="preserve"> </w:t>
      </w:r>
      <w:r w:rsidR="00DF6ABE" w:rsidRPr="00536056">
        <w:rPr>
          <w:lang w:val="en-US"/>
        </w:rPr>
        <w:t>(</w:t>
      </w:r>
      <m:oMath>
        <m:acc>
          <m:accPr>
            <m:ctrlPr>
              <w:rPr>
                <w:rFonts w:ascii="Cambria Math" w:hAnsi="Cambria Math"/>
                <w:i/>
              </w:rPr>
            </m:ctrlPr>
          </m:accPr>
          <m:e>
            <m:r>
              <w:rPr>
                <w:rFonts w:ascii="Cambria Math" w:hAnsi="Cambria Math"/>
              </w:rPr>
              <m:t>R</m:t>
            </m:r>
          </m:e>
        </m:acc>
      </m:oMath>
      <w:r w:rsidR="00DF6ABE" w:rsidRPr="00536056">
        <w:rPr>
          <w:rFonts w:eastAsiaTheme="minorEastAsia"/>
          <w:lang w:val="en-US"/>
        </w:rPr>
        <w:t>)</w:t>
      </w:r>
      <w:r w:rsidR="00DF6ABE" w:rsidRPr="0066495C">
        <w:rPr>
          <w:lang w:val="en-GB"/>
        </w:rPr>
        <w:t xml:space="preserve"> </w:t>
      </w:r>
      <w:r w:rsidR="00DF6ABE" w:rsidRPr="0066495C">
        <w:rPr>
          <w:rFonts w:eastAsiaTheme="minorEastAsia"/>
          <w:lang w:val="en-GB"/>
        </w:rPr>
        <w:t>for</w:t>
      </w:r>
      <w:r w:rsidR="00DF6ABE" w:rsidRPr="000F5646">
        <w:rPr>
          <w:rFonts w:eastAsiaTheme="minorEastAsia"/>
          <w:lang w:val="en-US"/>
        </w:rPr>
        <w:t xml:space="preserve"> the</w:t>
      </w:r>
      <w:r w:rsidR="00DF6ABE" w:rsidRPr="0066495C">
        <w:rPr>
          <w:rFonts w:eastAsiaTheme="minorEastAsia"/>
          <w:lang w:val="en-GB"/>
        </w:rPr>
        <w:t xml:space="preserve"> </w:t>
      </w:r>
      <w:r w:rsidR="00FC4E97" w:rsidRPr="0003691D">
        <w:rPr>
          <w:rFonts w:eastAsiaTheme="minorEastAsia"/>
          <w:lang w:val="en-US"/>
        </w:rPr>
        <w:t>metabolism</w:t>
      </w:r>
      <w:r w:rsidR="000B74D0" w:rsidRPr="0003691D">
        <w:rPr>
          <w:rFonts w:eastAsiaTheme="minorEastAsia"/>
          <w:lang w:val="en-US"/>
        </w:rPr>
        <w:t xml:space="preserve"> </w:t>
      </w:r>
      <w:r w:rsidR="00DF6ABE" w:rsidRPr="0066495C">
        <w:rPr>
          <w:lang w:val="en-GB"/>
        </w:rPr>
        <w:t>model</w:t>
      </w:r>
      <w:r w:rsidR="00DF6ABE" w:rsidRPr="0085268B">
        <w:rPr>
          <w:lang w:val="en-US"/>
        </w:rPr>
        <w:t xml:space="preserve">. </w:t>
      </w:r>
      <w:r w:rsidR="00DF6ABE" w:rsidRPr="006325A1">
        <w:rPr>
          <w:lang w:val="en-US"/>
        </w:rPr>
        <w:t>This factor is based on the comparison of between and within</w:t>
      </w:r>
      <w:r w:rsidR="00DF6ABE">
        <w:rPr>
          <w:lang w:val="en-US"/>
        </w:rPr>
        <w:t xml:space="preserve">-chain variation for the same parameter. A value close to one implies chains converged to the same distribution. </w:t>
      </w:r>
      <w:r w:rsidR="00DF6ABE" w:rsidRPr="00647D43">
        <w:rPr>
          <w:lang w:val="en-GB"/>
        </w:rPr>
        <w:t xml:space="preserve"> </w:t>
      </w:r>
    </w:p>
    <w:p w14:paraId="60732270" w14:textId="3866FB11" w:rsidR="009972DF" w:rsidRPr="00647D43" w:rsidRDefault="009972DF" w:rsidP="00D545B3">
      <w:pPr>
        <w:spacing w:line="480" w:lineRule="auto"/>
        <w:contextualSpacing/>
        <w:rPr>
          <w:lang w:val="en-GB"/>
        </w:rPr>
      </w:pPr>
    </w:p>
    <w:p w14:paraId="66A475FD" w14:textId="57E15F1B" w:rsidR="009972DF" w:rsidRPr="00647D43" w:rsidRDefault="00E85B62" w:rsidP="00D545B3">
      <w:pPr>
        <w:spacing w:line="480" w:lineRule="auto"/>
        <w:contextualSpacing/>
        <w:jc w:val="center"/>
      </w:pPr>
      <w:r w:rsidRPr="00647D43">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3"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66495C" w:rsidRDefault="009972DF" w:rsidP="00C778C5">
      <w:pPr>
        <w:spacing w:line="480" w:lineRule="auto"/>
        <w:contextualSpacing/>
        <w:jc w:val="both"/>
        <w:rPr>
          <w:lang w:val="en-GB"/>
        </w:rPr>
      </w:pPr>
      <w:r w:rsidRPr="0066495C">
        <w:rPr>
          <w:lang w:val="en-GB"/>
        </w:rPr>
        <w:t>Fig. S1</w:t>
      </w:r>
      <w:r w:rsidR="009B4786" w:rsidRPr="0066495C">
        <w:rPr>
          <w:lang w:val="en-GB"/>
        </w:rPr>
        <w:t>9</w:t>
      </w:r>
      <w:r w:rsidRPr="0066495C">
        <w:rPr>
          <w:lang w:val="en-GB"/>
        </w:rPr>
        <w:t>. Model fit (</w:t>
      </w:r>
      <w:r w:rsidR="00292D32" w:rsidRPr="00024A0B">
        <w:rPr>
          <w:lang w:val="en-US"/>
        </w:rPr>
        <w:t>A=</w:t>
      </w:r>
      <w:r w:rsidRPr="0066495C">
        <w:rPr>
          <w:lang w:val="en-GB"/>
        </w:rPr>
        <w:t xml:space="preserve">mean and </w:t>
      </w:r>
      <w:r w:rsidR="00292D32" w:rsidRPr="00024A0B">
        <w:rPr>
          <w:lang w:val="en-US"/>
        </w:rPr>
        <w:t>B=</w:t>
      </w:r>
      <w:r w:rsidRPr="0066495C">
        <w:rPr>
          <w:lang w:val="en-GB"/>
        </w:rPr>
        <w:t xml:space="preserve">coefficient of variation) for </w:t>
      </w:r>
      <w:r w:rsidR="00E85B62" w:rsidRPr="0066495C">
        <w:rPr>
          <w:lang w:val="en-GB"/>
        </w:rPr>
        <w:t>metabolism</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C778C5" w:rsidRPr="00024A0B">
        <w:rPr>
          <w:rFonts w:eastAsiaTheme="minorEastAsia"/>
          <w:lang w:val="en-US"/>
        </w:rPr>
        <w:t xml:space="preserve">Fit is evaluated by simulating data from the likelihood (at each iteration of the MCMC chain), and each simulated data is assigned a 0 or 1 if it is below or </w:t>
      </w:r>
      <w:r w:rsidR="00370D99" w:rsidRPr="00024A0B">
        <w:rPr>
          <w:rFonts w:eastAsiaTheme="minorEastAsia"/>
          <w:lang w:val="en-US"/>
        </w:rPr>
        <w:t>above</w:t>
      </w:r>
      <w:r w:rsidR="00C778C5" w:rsidRPr="00024A0B">
        <w:rPr>
          <w:rFonts w:eastAsiaTheme="minorEastAsia"/>
          <w:lang w:val="en-US"/>
        </w:rPr>
        <w:t xml:space="preser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041DAA9B" w14:textId="0E325571" w:rsidR="00524FBE" w:rsidRPr="00647D43" w:rsidRDefault="00524FBE" w:rsidP="00D545B3">
      <w:pPr>
        <w:pStyle w:val="Rubrik2"/>
        <w:contextualSpacing/>
        <w:jc w:val="both"/>
        <w:rPr>
          <w:rFonts w:asciiTheme="minorHAnsi" w:hAnsiTheme="minorHAnsi" w:cstheme="minorHAnsi"/>
          <w:i/>
          <w:iCs/>
          <w:sz w:val="22"/>
          <w:szCs w:val="22"/>
        </w:rPr>
      </w:pPr>
      <w:bookmarkStart w:id="34" w:name="_Toc31714055"/>
      <w:r w:rsidRPr="00647D43">
        <w:rPr>
          <w:rFonts w:asciiTheme="minorHAnsi" w:hAnsiTheme="minorHAnsi" w:cstheme="minorHAnsi"/>
          <w:i/>
          <w:iCs/>
          <w:sz w:val="22"/>
          <w:szCs w:val="22"/>
        </w:rPr>
        <w:t>Maximum consumption rate</w:t>
      </w:r>
      <w:bookmarkEnd w:id="34"/>
    </w:p>
    <w:p w14:paraId="3C04986F" w14:textId="56457960" w:rsidR="009428CD" w:rsidRPr="00647D43" w:rsidRDefault="00636FB7" w:rsidP="00D545B3">
      <w:pPr>
        <w:spacing w:line="480" w:lineRule="auto"/>
        <w:contextualSpacing/>
        <w:jc w:val="center"/>
      </w:pPr>
      <w:r w:rsidRPr="00647D43">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66495C" w:rsidRDefault="00412AE8" w:rsidP="00D545B3">
      <w:pPr>
        <w:spacing w:line="480" w:lineRule="auto"/>
        <w:contextualSpacing/>
        <w:jc w:val="both"/>
        <w:rPr>
          <w:lang w:val="en-GB"/>
        </w:rPr>
      </w:pPr>
      <w:r w:rsidRPr="0066495C">
        <w:rPr>
          <w:lang w:val="en-GB"/>
        </w:rPr>
        <w:t>Fig. S</w:t>
      </w:r>
      <w:r w:rsidR="009B4786" w:rsidRPr="0066495C">
        <w:rPr>
          <w:lang w:val="en-GB"/>
        </w:rPr>
        <w:t>2</w:t>
      </w:r>
      <w:r w:rsidR="007C6EF6" w:rsidRPr="0066495C">
        <w:rPr>
          <w:lang w:val="en-GB"/>
        </w:rPr>
        <w:t>0</w:t>
      </w:r>
      <w:r w:rsidRPr="0066495C">
        <w:rPr>
          <w:lang w:val="en-GB"/>
        </w:rPr>
        <w:t xml:space="preserve">. Posterior densities and trace plots for evaluation of chain convergence (by chain, indicated by color), for the </w:t>
      </w:r>
      <w:r w:rsidR="00871830" w:rsidRPr="0066495C">
        <w:rPr>
          <w:lang w:val="en-GB"/>
        </w:rPr>
        <w:t>highest-level</w:t>
      </w:r>
      <w:r w:rsidRPr="0066495C">
        <w:rPr>
          <w:lang w:val="en-GB"/>
        </w:rPr>
        <w:t xml:space="preserve"> parameters for </w:t>
      </w:r>
      <w:r w:rsidR="00076ADA" w:rsidRPr="0066495C">
        <w:rPr>
          <w:lang w:val="en-GB"/>
        </w:rPr>
        <w:t xml:space="preserve">the model of </w:t>
      </w:r>
      <w:r w:rsidR="00DD10B9" w:rsidRPr="00024A0B">
        <w:rPr>
          <w:lang w:val="en-US"/>
        </w:rPr>
        <w:t xml:space="preserve">log-linear (below optimum data) </w:t>
      </w:r>
      <w:r w:rsidR="00264FFE" w:rsidRPr="0066495C">
        <w:rPr>
          <w:lang w:val="en-GB"/>
        </w:rPr>
        <w:t xml:space="preserve">maximum consumption </w:t>
      </w:r>
      <w:r w:rsidRPr="0066495C">
        <w:rPr>
          <w:lang w:val="en-GB"/>
        </w:rPr>
        <w:t xml:space="preserve">rate </w:t>
      </w:r>
      <w:r w:rsidR="00076ADA" w:rsidRPr="0066495C">
        <w:rPr>
          <w:lang w:val="en-GB"/>
        </w:rPr>
        <w:t>at temperatures below temperature optima</w:t>
      </w:r>
      <w:r w:rsidRPr="0066495C">
        <w:rPr>
          <w:lang w:val="en-GB"/>
        </w:rPr>
        <w:t>.</w:t>
      </w:r>
    </w:p>
    <w:p w14:paraId="4E9310AF" w14:textId="57AB61A5" w:rsidR="00524FBE" w:rsidRPr="0066495C" w:rsidRDefault="00524FBE" w:rsidP="00D545B3">
      <w:pPr>
        <w:spacing w:line="480" w:lineRule="auto"/>
        <w:contextualSpacing/>
        <w:jc w:val="both"/>
        <w:rPr>
          <w:lang w:val="en-GB"/>
        </w:rPr>
      </w:pPr>
    </w:p>
    <w:p w14:paraId="64CDE8FB" w14:textId="51848800" w:rsidR="00771FEB" w:rsidRPr="0066495C" w:rsidRDefault="00771FEB" w:rsidP="00D545B3">
      <w:pPr>
        <w:spacing w:line="480" w:lineRule="auto"/>
        <w:contextualSpacing/>
        <w:jc w:val="both"/>
        <w:rPr>
          <w:lang w:val="en-GB"/>
        </w:rPr>
      </w:pPr>
    </w:p>
    <w:p w14:paraId="64624925" w14:textId="152E0A1D" w:rsidR="00771FEB" w:rsidRPr="0066495C" w:rsidRDefault="00771FEB" w:rsidP="00D545B3">
      <w:pPr>
        <w:spacing w:line="480" w:lineRule="auto"/>
        <w:contextualSpacing/>
        <w:jc w:val="both"/>
        <w:rPr>
          <w:lang w:val="en-GB"/>
        </w:rPr>
      </w:pPr>
    </w:p>
    <w:p w14:paraId="2246C923" w14:textId="36E7FE07" w:rsidR="00771FEB" w:rsidRPr="0066495C" w:rsidRDefault="00771FEB" w:rsidP="00D545B3">
      <w:pPr>
        <w:spacing w:line="480" w:lineRule="auto"/>
        <w:contextualSpacing/>
        <w:jc w:val="both"/>
        <w:rPr>
          <w:lang w:val="en-GB"/>
        </w:rPr>
      </w:pPr>
    </w:p>
    <w:p w14:paraId="7D091D65" w14:textId="49215DBD" w:rsidR="00771FEB" w:rsidRPr="0066495C" w:rsidRDefault="00771FEB" w:rsidP="00D545B3">
      <w:pPr>
        <w:spacing w:line="480" w:lineRule="auto"/>
        <w:contextualSpacing/>
        <w:jc w:val="both"/>
        <w:rPr>
          <w:lang w:val="en-GB"/>
        </w:rPr>
      </w:pPr>
    </w:p>
    <w:p w14:paraId="2015E850" w14:textId="483694EC" w:rsidR="00771FEB" w:rsidRPr="00647D43" w:rsidRDefault="0073398A" w:rsidP="00D545B3">
      <w:pPr>
        <w:spacing w:line="480" w:lineRule="auto"/>
        <w:contextualSpacing/>
        <w:jc w:val="center"/>
      </w:pPr>
      <w:r>
        <w:rPr>
          <w:noProof/>
          <w:lang w:eastAsia="sv-SE"/>
        </w:rPr>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66495C" w:rsidRDefault="00771FEB" w:rsidP="00D545B3">
      <w:pPr>
        <w:spacing w:line="480" w:lineRule="auto"/>
        <w:contextualSpacing/>
        <w:jc w:val="both"/>
        <w:rPr>
          <w:rFonts w:eastAsiaTheme="minorEastAsia"/>
          <w:lang w:val="en-GB"/>
        </w:rPr>
      </w:pPr>
      <w:r w:rsidRPr="0066495C">
        <w:rPr>
          <w:lang w:val="en-GB"/>
        </w:rPr>
        <w:t>Fig. S</w:t>
      </w:r>
      <w:r w:rsidR="00B33A05" w:rsidRPr="00024A0B">
        <w:rPr>
          <w:lang w:val="en-US"/>
        </w:rPr>
        <w:t>2</w:t>
      </w:r>
      <w:r w:rsidR="003D06A8" w:rsidRPr="00024A0B">
        <w:rPr>
          <w:lang w:val="en-US"/>
        </w:rPr>
        <w:t>1</w:t>
      </w:r>
      <w:r w:rsidRPr="0066495C">
        <w:rPr>
          <w:lang w:val="en-GB"/>
        </w:rPr>
        <w:t xml:space="preserve">. </w:t>
      </w:r>
      <w:r w:rsidR="0003691D" w:rsidRPr="00024A0B">
        <w:rPr>
          <w:lang w:val="en-US"/>
        </w:rPr>
        <w:t>Potential scale reduction factor</w:t>
      </w:r>
      <w:r w:rsidR="0003691D" w:rsidRPr="0066495C">
        <w:rPr>
          <w:lang w:val="en-GB"/>
        </w:rPr>
        <w:t xml:space="preserve"> </w:t>
      </w:r>
      <w:r w:rsidR="0003691D" w:rsidRPr="00024A0B">
        <w:rPr>
          <w:lang w:val="en-US"/>
        </w:rPr>
        <w:t>(</w:t>
      </w:r>
      <m:oMath>
        <m:acc>
          <m:accPr>
            <m:ctrlPr>
              <w:rPr>
                <w:rFonts w:ascii="Cambria Math" w:hAnsi="Cambria Math"/>
              </w:rPr>
            </m:ctrlPr>
          </m:accPr>
          <m:e>
            <m:r>
              <m:rPr>
                <m:sty m:val="p"/>
              </m:rPr>
              <w:rPr>
                <w:rFonts w:ascii="Cambria Math" w:hAnsi="Cambria Math"/>
                <w:lang w:val="en-GB"/>
              </w:rPr>
              <m:t>R</m:t>
            </m:r>
          </m:e>
        </m:acc>
      </m:oMath>
      <w:r w:rsidR="0003691D" w:rsidRPr="00024A0B">
        <w:rPr>
          <w:rFonts w:eastAsiaTheme="minorEastAsia"/>
          <w:lang w:val="en-US"/>
        </w:rPr>
        <w:t>)</w:t>
      </w:r>
      <w:r w:rsidR="0003691D" w:rsidRPr="0066495C">
        <w:rPr>
          <w:lang w:val="en-GB"/>
        </w:rPr>
        <w:t xml:space="preserve"> </w:t>
      </w:r>
      <w:r w:rsidR="0003691D" w:rsidRPr="0066495C">
        <w:rPr>
          <w:rFonts w:eastAsiaTheme="minorEastAsia"/>
          <w:lang w:val="en-GB"/>
        </w:rPr>
        <w:t>for</w:t>
      </w:r>
      <w:r w:rsidR="0003691D" w:rsidRPr="00024A0B">
        <w:rPr>
          <w:rFonts w:eastAsiaTheme="minorEastAsia"/>
          <w:lang w:val="en-US"/>
        </w:rPr>
        <w:t xml:space="preserve"> the</w:t>
      </w:r>
      <w:r w:rsidR="0003691D" w:rsidRPr="0066495C">
        <w:rPr>
          <w:rFonts w:eastAsiaTheme="minorEastAsia"/>
          <w:lang w:val="en-GB"/>
        </w:rPr>
        <w:t xml:space="preserve"> </w:t>
      </w:r>
      <w:r w:rsidR="0003691D" w:rsidRPr="00024A0B">
        <w:rPr>
          <w:rFonts w:eastAsiaTheme="minorEastAsia"/>
          <w:lang w:val="en-US"/>
        </w:rPr>
        <w:t>maximum consumption</w:t>
      </w:r>
      <w:r w:rsidR="0003691D" w:rsidRPr="0066495C">
        <w:rPr>
          <w:lang w:val="en-GB"/>
        </w:rPr>
        <w:t xml:space="preserve"> model</w:t>
      </w:r>
      <w:r w:rsidR="0003691D" w:rsidRPr="00024A0B">
        <w:rPr>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6495C" w:rsidRDefault="004A4764" w:rsidP="00D545B3">
      <w:pPr>
        <w:spacing w:line="480" w:lineRule="auto"/>
        <w:contextualSpacing/>
        <w:jc w:val="both"/>
        <w:rPr>
          <w:lang w:val="en-GB"/>
        </w:rPr>
      </w:pPr>
    </w:p>
    <w:p w14:paraId="7DA5811A" w14:textId="0B60B1EE" w:rsidR="004A4764" w:rsidRPr="0066495C" w:rsidRDefault="004A4764" w:rsidP="00D545B3">
      <w:pPr>
        <w:spacing w:line="480" w:lineRule="auto"/>
        <w:contextualSpacing/>
        <w:jc w:val="both"/>
        <w:rPr>
          <w:lang w:val="en-GB"/>
        </w:rPr>
      </w:pPr>
    </w:p>
    <w:p w14:paraId="1796AC4A" w14:textId="7D1B3CFC" w:rsidR="004A4764" w:rsidRPr="0066495C" w:rsidRDefault="004A4764" w:rsidP="00D545B3">
      <w:pPr>
        <w:spacing w:line="480" w:lineRule="auto"/>
        <w:contextualSpacing/>
        <w:jc w:val="both"/>
        <w:rPr>
          <w:lang w:val="en-GB"/>
        </w:rPr>
      </w:pPr>
    </w:p>
    <w:p w14:paraId="18FF9380" w14:textId="6DDD611A" w:rsidR="004A4764" w:rsidRPr="0066495C" w:rsidRDefault="004A4764" w:rsidP="00D545B3">
      <w:pPr>
        <w:spacing w:line="480" w:lineRule="auto"/>
        <w:contextualSpacing/>
        <w:jc w:val="both"/>
        <w:rPr>
          <w:lang w:val="en-GB"/>
        </w:rPr>
      </w:pPr>
    </w:p>
    <w:p w14:paraId="60E32711" w14:textId="20A2DB04" w:rsidR="004A4764" w:rsidRPr="0066495C" w:rsidRDefault="004A4764" w:rsidP="00D545B3">
      <w:pPr>
        <w:spacing w:line="480" w:lineRule="auto"/>
        <w:contextualSpacing/>
        <w:jc w:val="both"/>
        <w:rPr>
          <w:lang w:val="en-GB"/>
        </w:rPr>
      </w:pPr>
    </w:p>
    <w:p w14:paraId="22B8DF87" w14:textId="6D10EF6B" w:rsidR="004A4764" w:rsidRPr="0066495C" w:rsidRDefault="004A4764" w:rsidP="00D545B3">
      <w:pPr>
        <w:spacing w:line="480" w:lineRule="auto"/>
        <w:contextualSpacing/>
        <w:jc w:val="both"/>
        <w:rPr>
          <w:lang w:val="en-GB"/>
        </w:rPr>
      </w:pPr>
    </w:p>
    <w:p w14:paraId="7FCD8027" w14:textId="3C4E7EB2" w:rsidR="004A4764" w:rsidRPr="00647D43" w:rsidRDefault="00B76BC1" w:rsidP="00D545B3">
      <w:pPr>
        <w:spacing w:line="480" w:lineRule="auto"/>
        <w:contextualSpacing/>
        <w:jc w:val="center"/>
      </w:pPr>
      <w:r>
        <w:rPr>
          <w:noProof/>
          <w:lang w:eastAsia="sv-SE"/>
        </w:rPr>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3"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">
                  <v:imagedata r:id="rId36" o:title="A picture containing tree, text&#10;&#10;Description automatically generated" croptop="35257f"/>
                  <v:path arrowok="t"/>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" fillcolor="white [3212]" strokecolor="white [3212]" strokeweight=".5pt">
                  <v:textbo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" fillcolor="white [3212]" strokecolor="white [3212]" strokeweight=".5pt">
                  <v:textbo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v:textbox>
                </v:shape>
                <w10:anchorlock/>
              </v:group>
            </w:pict>
          </mc:Fallback>
        </mc:AlternateContent>
      </w:r>
    </w:p>
    <w:p w14:paraId="20A026E2" w14:textId="4755D9E1" w:rsidR="00E04178" w:rsidRPr="0066495C" w:rsidRDefault="004A4764" w:rsidP="00E04178">
      <w:pPr>
        <w:spacing w:line="480" w:lineRule="auto"/>
        <w:contextualSpacing/>
        <w:jc w:val="both"/>
        <w:rPr>
          <w:lang w:val="en-GB"/>
        </w:rPr>
      </w:pPr>
      <w:r w:rsidRPr="0066495C">
        <w:rPr>
          <w:lang w:val="en-GB"/>
        </w:rPr>
        <w:t>Fig. S</w:t>
      </w:r>
      <w:r w:rsidR="00871830" w:rsidRPr="0066495C">
        <w:rPr>
          <w:lang w:val="en-GB"/>
        </w:rPr>
        <w:t>2</w:t>
      </w:r>
      <w:r w:rsidR="00441056" w:rsidRPr="0066495C">
        <w:rPr>
          <w:lang w:val="en-GB"/>
        </w:rPr>
        <w:t>2</w:t>
      </w:r>
      <w:r w:rsidRPr="0066495C">
        <w:rPr>
          <w:lang w:val="en-GB"/>
        </w:rPr>
        <w:t>. Model fit (</w:t>
      </w:r>
      <w:r w:rsidR="00005CE6" w:rsidRPr="00024A0B">
        <w:rPr>
          <w:lang w:val="en-US"/>
        </w:rPr>
        <w:t>A=</w:t>
      </w:r>
      <w:r w:rsidRPr="0066495C">
        <w:rPr>
          <w:lang w:val="en-GB"/>
        </w:rPr>
        <w:t xml:space="preserve">mean and </w:t>
      </w:r>
      <w:r w:rsidR="006F5E80" w:rsidRPr="00024A0B">
        <w:rPr>
          <w:lang w:val="en-US"/>
        </w:rPr>
        <w:t>B=</w:t>
      </w:r>
      <w:r w:rsidRPr="0066495C">
        <w:rPr>
          <w:lang w:val="en-GB"/>
        </w:rPr>
        <w:t xml:space="preserve">coefficient of variation) for </w:t>
      </w:r>
      <w:r w:rsidR="00875457" w:rsidRPr="00024A0B">
        <w:rPr>
          <w:lang w:val="en-US"/>
        </w:rPr>
        <w:t xml:space="preserve">log-linear (below optimum data) </w:t>
      </w:r>
      <w:r w:rsidRPr="0066495C">
        <w:rPr>
          <w:lang w:val="en-GB"/>
        </w:rPr>
        <w:t>consumption</w:t>
      </w:r>
      <w:r w:rsidR="00076ADA" w:rsidRPr="0066495C">
        <w:rPr>
          <w:lang w:val="en-GB"/>
        </w:rPr>
        <w:t xml:space="preserve"> rate</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E04178" w:rsidRPr="00024A0B">
        <w:rPr>
          <w:rFonts w:eastAsiaTheme="minorEastAsia"/>
          <w:lang w:val="en-US"/>
        </w:rPr>
        <w:t xml:space="preserve">Fit is evaluated by simulating data from the likelihood (at each iteration of the MCMC chain), and each simulated data is assigned a 0 or 1 if it is below or </w:t>
      </w:r>
      <w:r w:rsidR="00D23BEC" w:rsidRPr="00024A0B">
        <w:rPr>
          <w:rFonts w:eastAsiaTheme="minorEastAsia"/>
          <w:lang w:val="en-US"/>
        </w:rPr>
        <w:t>above</w:t>
      </w:r>
      <w:r w:rsidR="00E04178" w:rsidRPr="00024A0B">
        <w:rPr>
          <w:rFonts w:eastAsiaTheme="minorEastAsia"/>
          <w:lang w:val="en-US"/>
        </w:rPr>
        <w:t xml:space="preserve"> the mean data point. The number in the plot corresponds to the mean of the vector of 0’s and 1’s.</w:t>
      </w:r>
    </w:p>
    <w:p w14:paraId="23200B97" w14:textId="3115F807" w:rsidR="004A4764" w:rsidRPr="0066495C" w:rsidRDefault="004A4764" w:rsidP="00D545B3">
      <w:pPr>
        <w:spacing w:line="480" w:lineRule="auto"/>
        <w:contextualSpacing/>
        <w:jc w:val="both"/>
        <w:rPr>
          <w:lang w:val="en-GB"/>
        </w:rPr>
      </w:pPr>
    </w:p>
    <w:p w14:paraId="164C00CC" w14:textId="493B1BC5" w:rsidR="00026A11" w:rsidRPr="0066495C" w:rsidRDefault="00026A11" w:rsidP="00D545B3">
      <w:pPr>
        <w:spacing w:line="480" w:lineRule="auto"/>
        <w:contextualSpacing/>
        <w:jc w:val="both"/>
        <w:rPr>
          <w:lang w:val="en-GB"/>
        </w:rPr>
      </w:pP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Rubrik1"/>
      </w:pPr>
      <w:bookmarkStart w:id="35" w:name="_Toc31714056"/>
      <w:r>
        <w:t>References</w:t>
      </w:r>
      <w:bookmarkEnd w:id="35"/>
    </w:p>
    <w:p w14:paraId="67A91FD7" w14:textId="77777777" w:rsidR="005924FA" w:rsidRPr="00647D43" w:rsidRDefault="00BE5814" w:rsidP="00D545B3">
      <w:pPr>
        <w:pStyle w:val="Litteraturfrteckning"/>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Litteraturfrteckning"/>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Litteraturfrteckning"/>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Litteraturfrteckning"/>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Litteraturfrteckning"/>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37"/>
      <w:footerReference w:type="default" r:id="rId38"/>
      <w:headerReference w:type="first" r:id="rId39"/>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x Lindmark" w:date="2020-02-04T08:46:00Z" w:initials="ML">
    <w:p w14:paraId="2C412C77" w14:textId="77777777" w:rsidR="00085816" w:rsidRDefault="00085816">
      <w:pPr>
        <w:pStyle w:val="Kommentarer"/>
        <w:rPr>
          <w:lang w:val="en-US"/>
        </w:rPr>
      </w:pPr>
      <w:r>
        <w:rPr>
          <w:rStyle w:val="Kommentarsreferens"/>
        </w:rPr>
        <w:annotationRef/>
      </w:r>
      <w:r w:rsidRPr="00085816">
        <w:rPr>
          <w:lang w:val="en-US"/>
        </w:rPr>
        <w:t>As I mentioned in the</w:t>
      </w:r>
      <w:r>
        <w:rPr>
          <w:lang w:val="en-US"/>
        </w:rPr>
        <w:t xml:space="preserve"> e-mail this appendix is a very trimmed down version. For the paper I will expand a lot more on explaining the data sets in tables </w:t>
      </w:r>
      <w:r w:rsidR="0031699E">
        <w:rPr>
          <w:lang w:val="en-US"/>
        </w:rPr>
        <w:t>etc.</w:t>
      </w:r>
      <w:r>
        <w:rPr>
          <w:lang w:val="en-US"/>
        </w:rPr>
        <w:t xml:space="preserve"> and go through unit standardization a lot more</w:t>
      </w:r>
      <w:r w:rsidR="0031699E">
        <w:rPr>
          <w:lang w:val="en-US"/>
        </w:rPr>
        <w:t>.</w:t>
      </w:r>
    </w:p>
    <w:p w14:paraId="30362CFC" w14:textId="77777777" w:rsidR="0031699E" w:rsidRDefault="0031699E">
      <w:pPr>
        <w:pStyle w:val="Kommentarer"/>
        <w:rPr>
          <w:lang w:val="en-US"/>
        </w:rPr>
      </w:pPr>
    </w:p>
    <w:p w14:paraId="7CABB3BA" w14:textId="05F8D882" w:rsidR="0031699E" w:rsidRPr="00085816" w:rsidRDefault="0031699E">
      <w:pPr>
        <w:pStyle w:val="Kommentarer"/>
        <w:rPr>
          <w:lang w:val="en-US"/>
        </w:rPr>
      </w:pPr>
      <w:r>
        <w:rPr>
          <w:lang w:val="en-US"/>
        </w:rPr>
        <w:t>Let me know if I missed something absolutely crucial!</w:t>
      </w:r>
    </w:p>
  </w:comment>
  <w:comment w:id="3" w:author="Max Lindmark" w:date="2020-01-14T16:01:00Z" w:initials="ML">
    <w:p w14:paraId="12B3AD13" w14:textId="77777777" w:rsidR="00842559" w:rsidRPr="00A261CD" w:rsidRDefault="00842559" w:rsidP="00842559">
      <w:pPr>
        <w:pStyle w:val="Kommentarer"/>
        <w:rPr>
          <w:lang w:val="en-GB"/>
        </w:rPr>
      </w:pPr>
      <w:r>
        <w:rPr>
          <w:rStyle w:val="Kommentarsreferens"/>
        </w:rPr>
        <w:annotationRef/>
      </w:r>
      <w:r w:rsidRPr="00A261CD">
        <w:rPr>
          <w:lang w:val="en-GB"/>
        </w:rPr>
        <w:t>This will be a siz file I think, will be huuuuge. Maybe deposited somewhere…</w:t>
      </w:r>
    </w:p>
  </w:comment>
  <w:comment w:id="4" w:author="Jan Ohlberger" w:date="2020-01-22T13:32:00Z" w:initials="Ca">
    <w:p w14:paraId="120374E4" w14:textId="77777777" w:rsidR="00842559" w:rsidRPr="0066495C" w:rsidRDefault="00842559" w:rsidP="00842559">
      <w:pPr>
        <w:pStyle w:val="Kommentarer"/>
        <w:rPr>
          <w:lang w:val="en-GB"/>
        </w:rPr>
      </w:pPr>
      <w:r>
        <w:rPr>
          <w:rStyle w:val="Kommentarsreferens"/>
        </w:rPr>
        <w:annotationRef/>
      </w:r>
      <w:r w:rsidRPr="0066495C">
        <w:rPr>
          <w:lang w:val="en-GB"/>
        </w:rPr>
        <w:t>A list of paper titles as text file - why would that be huge?</w:t>
      </w:r>
    </w:p>
  </w:comment>
  <w:comment w:id="5" w:author="Max Lindmark" w:date="2020-02-04T08:52:00Z" w:initials="ML">
    <w:p w14:paraId="0274A20B" w14:textId="7B53E1A1" w:rsidR="00FD07A2" w:rsidRPr="00FD07A2" w:rsidRDefault="00FD07A2">
      <w:pPr>
        <w:pStyle w:val="Kommentarer"/>
        <w:rPr>
          <w:lang w:val="en-US"/>
        </w:rPr>
      </w:pPr>
      <w:r>
        <w:rPr>
          <w:rStyle w:val="Kommentarsreferens"/>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11" w:author="Jan Ohlberger" w:date="2019-09-23T08:35:00Z" w:initials="Ca">
    <w:p w14:paraId="2C4770D6" w14:textId="77777777" w:rsidR="008D7E5C" w:rsidRPr="0066495C" w:rsidRDefault="008D7E5C" w:rsidP="008D7E5C">
      <w:pPr>
        <w:pStyle w:val="Kommentarer"/>
        <w:rPr>
          <w:lang w:val="en-GB"/>
        </w:rPr>
      </w:pPr>
      <w:r>
        <w:rPr>
          <w:rStyle w:val="Kommentarsreferens"/>
        </w:rPr>
        <w:annotationRef/>
      </w:r>
      <w:r w:rsidRPr="0066495C">
        <w:rPr>
          <w:lang w:val="en-GB"/>
        </w:rPr>
        <w:t>When the temperature effect on growth was not estimated and you took the temperature yielding the highest growth, how did you decide whether it was close enough to optimum?</w:t>
      </w:r>
    </w:p>
  </w:comment>
  <w:comment w:id="12" w:author="Max Lindmark" w:date="2020-01-14T16:09:00Z" w:initials="ML">
    <w:p w14:paraId="4BC09E81" w14:textId="77777777" w:rsidR="008D7E5C" w:rsidRPr="00A261CD" w:rsidRDefault="008D7E5C" w:rsidP="008D7E5C">
      <w:pPr>
        <w:pStyle w:val="Kommentarer"/>
        <w:rPr>
          <w:lang w:val="en-GB"/>
        </w:rPr>
      </w:pPr>
      <w:r>
        <w:rPr>
          <w:rStyle w:val="Kommentarsreferens"/>
        </w:rPr>
        <w:annotationRef/>
      </w:r>
      <w:r w:rsidRPr="003D7553">
        <w:rPr>
          <w:lang w:val="en-GB"/>
        </w:rPr>
        <w:t xml:space="preserve">I added a sentence here. Basically, from these kinds of curves, which are unimodal but optimum is not a prediction from a quadratic model. </w:t>
      </w:r>
      <w:r w:rsidRPr="00A261CD">
        <w:rPr>
          <w:lang w:val="en-GB"/>
        </w:rPr>
        <w:t xml:space="preserve">This was also the reason for the two data sets (growth_data contains data, growth_data_Topt contains (often predicted) temperatures at the highest growth), make it easier to separate them, but I could also add a column saying if it’s an observation or prediction. </w:t>
      </w:r>
    </w:p>
    <w:p w14:paraId="378D8FC2" w14:textId="77777777" w:rsidR="008D7E5C" w:rsidRPr="00A261CD" w:rsidRDefault="008D7E5C" w:rsidP="008D7E5C">
      <w:pPr>
        <w:pStyle w:val="Kommentarer"/>
        <w:rPr>
          <w:lang w:val="en-GB"/>
        </w:rPr>
      </w:pPr>
    </w:p>
    <w:p w14:paraId="4CD0D799" w14:textId="77777777" w:rsidR="008D7E5C" w:rsidRDefault="008D7E5C" w:rsidP="008D7E5C">
      <w:pPr>
        <w:pStyle w:val="Kommentarer"/>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8D7E5C" w:rsidRDefault="008D7E5C" w:rsidP="008D7E5C">
      <w:pPr>
        <w:pStyle w:val="Kommentarer"/>
      </w:pPr>
    </w:p>
    <w:p w14:paraId="2ECD15BC" w14:textId="77777777" w:rsidR="008D7E5C" w:rsidRDefault="008D7E5C" w:rsidP="008D7E5C">
      <w:pPr>
        <w:pStyle w:val="Kommentarer"/>
      </w:pPr>
    </w:p>
    <w:p w14:paraId="0CC79B4E" w14:textId="77777777" w:rsidR="008D7E5C" w:rsidRDefault="008D7E5C" w:rsidP="008D7E5C">
      <w:pPr>
        <w:pStyle w:val="Kommentarer"/>
      </w:pPr>
    </w:p>
  </w:comment>
  <w:comment w:id="25" w:author="Jan Ohlberger" w:date="2020-01-22T13:54:00Z" w:initials="Ca">
    <w:p w14:paraId="521DD154" w14:textId="77777777" w:rsidR="00381258" w:rsidRPr="0066495C" w:rsidRDefault="00381258" w:rsidP="00381258">
      <w:pPr>
        <w:pStyle w:val="Kommentarer"/>
        <w:rPr>
          <w:lang w:val="en-GB"/>
        </w:rPr>
      </w:pPr>
      <w:r>
        <w:rPr>
          <w:rStyle w:val="Kommentarsreferens"/>
        </w:rPr>
        <w:annotationRef/>
      </w:r>
      <w:r w:rsidRPr="0066495C">
        <w:rPr>
          <w:lang w:val="en-GB"/>
        </w:rPr>
        <w:t xml:space="preserve">I think we should be careful with using ‘asymptotic’, because it really is the largest mass recorded (right?), so not an average asymptotic mass (as e.g. defined in a von B growth function), which anyway likely differs by population within species. </w:t>
      </w:r>
    </w:p>
    <w:p w14:paraId="5CF46718" w14:textId="77777777" w:rsidR="00381258" w:rsidRPr="0066495C" w:rsidRDefault="00381258" w:rsidP="00381258">
      <w:pPr>
        <w:pStyle w:val="Kommentarer"/>
        <w:rPr>
          <w:lang w:val="en-GB"/>
        </w:rPr>
      </w:pPr>
    </w:p>
    <w:p w14:paraId="2723ECEB" w14:textId="77777777" w:rsidR="00381258" w:rsidRPr="0066495C" w:rsidRDefault="00381258" w:rsidP="00381258">
      <w:pPr>
        <w:pStyle w:val="Kommentarer"/>
        <w:rPr>
          <w:lang w:val="en-GB"/>
        </w:rPr>
      </w:pPr>
      <w:r w:rsidRPr="0066495C">
        <w:rPr>
          <w:lang w:val="en-GB"/>
        </w:rPr>
        <w:t>Thinking about it more also makes me realize how much this maximum mass can affect the results. Maximum recorded mass in something like fishbase is an extreme observation by all means!</w:t>
      </w:r>
    </w:p>
  </w:comment>
  <w:comment w:id="24" w:author="Max Lindmark" w:date="2020-02-04T10:32:00Z" w:initials="ML">
    <w:p w14:paraId="2844CE1C" w14:textId="77777777" w:rsidR="00381258" w:rsidRPr="0040504F" w:rsidRDefault="00381258" w:rsidP="00381258">
      <w:pPr>
        <w:pStyle w:val="Kommentarer"/>
        <w:rPr>
          <w:lang w:val="en-US"/>
        </w:rPr>
      </w:pPr>
      <w:r>
        <w:rPr>
          <w:rStyle w:val="Kommentarsreferens"/>
        </w:rPr>
        <w:annotationRef/>
      </w:r>
      <w:r w:rsidRPr="0040504F">
        <w:rPr>
          <w:lang w:val="en-US"/>
        </w:rPr>
        <w:t xml:space="preserve">Yes, agree! </w:t>
      </w:r>
      <w:r>
        <w:rPr>
          <w:lang w:val="en-US"/>
        </w:rPr>
        <w:t>My feeling is that it can go both ways, L_inf can be really large but maximum can be quite close to experimental masses. Either way, that’s planned for the sensitivity analysis, and maybe we decide to use maturation mass instead!</w:t>
      </w:r>
    </w:p>
  </w:comment>
  <w:comment w:id="28" w:author="Max Lindmark" w:date="2020-02-04T11:10:00Z" w:initials="ML">
    <w:p w14:paraId="19931E72" w14:textId="77777777" w:rsidR="00072A59" w:rsidRPr="001F35F2" w:rsidRDefault="00072A59" w:rsidP="00072A59">
      <w:pPr>
        <w:pStyle w:val="Kommentarer"/>
        <w:rPr>
          <w:lang w:val="en-US"/>
        </w:rPr>
      </w:pPr>
      <w:r>
        <w:rPr>
          <w:rStyle w:val="Kommentarsreferens"/>
        </w:rPr>
        <w:annotationRef/>
      </w:r>
      <w:r w:rsidRPr="001F35F2">
        <w:rPr>
          <w:lang w:val="en-US"/>
        </w:rPr>
        <w:t>I won’t show the validation for these</w:t>
      </w:r>
      <w:r>
        <w:rPr>
          <w:lang w:val="en-US"/>
        </w:rPr>
        <w:t xml:space="preserve"> models in-text like I did with the global parameters, maybe I’ll just put these model’s validation plots together with the species-parameters for the log-linear models in a zip-file…</w:t>
      </w:r>
    </w:p>
  </w:comment>
  <w:comment w:id="31" w:author="Max Lindmark" w:date="2020-02-04T11:46:00Z" w:initials="ML">
    <w:p w14:paraId="1B8AC6E7" w14:textId="509B4279" w:rsidR="00643DD7" w:rsidRPr="00643DD7" w:rsidRDefault="00643DD7">
      <w:pPr>
        <w:pStyle w:val="Kommentarer"/>
        <w:rPr>
          <w:lang w:val="en-US"/>
        </w:rPr>
      </w:pPr>
      <w:r>
        <w:rPr>
          <w:rStyle w:val="Kommentarsreferens"/>
        </w:rPr>
        <w:annotationRef/>
      </w:r>
      <w:r w:rsidRPr="00643DD7">
        <w:rPr>
          <w:rStyle w:val="Kommentarsreferens"/>
          <w:lang w:val="en-US"/>
        </w:rPr>
        <w:t>They look pretty good</w:t>
      </w:r>
      <w:r>
        <w:rPr>
          <w:rStyle w:val="Kommentarsreferens"/>
          <w:lang w:val="en-US"/>
        </w:rPr>
        <w:t>. A</w:t>
      </w:r>
      <w:r w:rsidRPr="00643DD7">
        <w:rPr>
          <w:rStyle w:val="Kommentarsreferens"/>
          <w:lang w:val="en-US"/>
        </w:rPr>
        <w:t xml:space="preserve">bove 1.05 is not soo </w:t>
      </w:r>
      <w:r>
        <w:rPr>
          <w:rStyle w:val="Kommentarsreferens"/>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ABB3BA" w15:done="0"/>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723ECEB" w15:done="0"/>
  <w15:commentEx w15:paraId="2844CE1C" w15:paraIdParent="2723ECEB" w15:done="0"/>
  <w15:commentEx w15:paraId="19931E72"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BB3BA" w16cid:durableId="21E3AE2A"/>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844CE1C" w16cid:durableId="21E3CA30"/>
  <w16cid:commentId w16cid:paraId="19931E72" w16cid:durableId="21E3CF8B"/>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C9ED95" w14:textId="77777777" w:rsidR="00E32AAB" w:rsidRDefault="00E32AAB" w:rsidP="00B65B3A">
      <w:r>
        <w:separator/>
      </w:r>
    </w:p>
    <w:p w14:paraId="15AC398F" w14:textId="77777777" w:rsidR="00E32AAB" w:rsidRDefault="00E32AAB"/>
  </w:endnote>
  <w:endnote w:type="continuationSeparator" w:id="0">
    <w:p w14:paraId="3A49532A" w14:textId="77777777" w:rsidR="00E32AAB" w:rsidRDefault="00E32AAB" w:rsidP="00B65B3A">
      <w:r>
        <w:continuationSeparator/>
      </w:r>
    </w:p>
    <w:p w14:paraId="2A084A26" w14:textId="77777777" w:rsidR="00E32AAB" w:rsidRDefault="00E32A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706296"/>
      <w:docPartObj>
        <w:docPartGallery w:val="Page Numbers (Bottom of Page)"/>
        <w:docPartUnique/>
      </w:docPartObj>
    </w:sdtPr>
    <w:sdtEndPr>
      <w:rPr>
        <w:noProof/>
      </w:rPr>
    </w:sdtEndPr>
    <w:sdtContent>
      <w:p w14:paraId="59B198AA" w14:textId="63CC4B93" w:rsidR="0078617C" w:rsidRDefault="0078617C">
        <w:pPr>
          <w:pStyle w:val="Sidfot"/>
          <w:jc w:val="center"/>
        </w:pPr>
        <w:r>
          <w:fldChar w:fldCharType="begin"/>
        </w:r>
        <w:r>
          <w:instrText xml:space="preserve"> PAGE   \* MERGEFORMAT </w:instrText>
        </w:r>
        <w:r>
          <w:fldChar w:fldCharType="separate"/>
        </w:r>
        <w:r w:rsidR="00F23E29">
          <w:rPr>
            <w:noProof/>
          </w:rPr>
          <w:t>6</w:t>
        </w:r>
        <w:r>
          <w:rPr>
            <w:noProof/>
          </w:rPr>
          <w:fldChar w:fldCharType="end"/>
        </w:r>
      </w:p>
    </w:sdtContent>
  </w:sdt>
  <w:p w14:paraId="0D3AA5C0" w14:textId="77777777" w:rsidR="0078617C" w:rsidRDefault="0078617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83D454" w14:textId="77777777" w:rsidR="00E32AAB" w:rsidRDefault="00E32AAB" w:rsidP="00B65B3A">
      <w:r>
        <w:separator/>
      </w:r>
    </w:p>
  </w:footnote>
  <w:footnote w:type="continuationSeparator" w:id="0">
    <w:p w14:paraId="74045D87" w14:textId="77777777" w:rsidR="00E32AAB" w:rsidRDefault="00E32AA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8BC1F" w14:textId="77777777" w:rsidR="0078617C" w:rsidRDefault="0078617C" w:rsidP="00B65B3A">
    <w:pPr>
      <w:pStyle w:val="Sidhuvud"/>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EDA"/>
    <w:rsid w:val="00000AB2"/>
    <w:rsid w:val="0000225A"/>
    <w:rsid w:val="00002EF2"/>
    <w:rsid w:val="00005B93"/>
    <w:rsid w:val="00005CE6"/>
    <w:rsid w:val="000062A0"/>
    <w:rsid w:val="00006884"/>
    <w:rsid w:val="0001208A"/>
    <w:rsid w:val="000150FA"/>
    <w:rsid w:val="0001577C"/>
    <w:rsid w:val="00017F5C"/>
    <w:rsid w:val="000201A2"/>
    <w:rsid w:val="000206BC"/>
    <w:rsid w:val="0002287F"/>
    <w:rsid w:val="00024A0B"/>
    <w:rsid w:val="0002521E"/>
    <w:rsid w:val="0002534A"/>
    <w:rsid w:val="00026A11"/>
    <w:rsid w:val="00026C66"/>
    <w:rsid w:val="00027AAF"/>
    <w:rsid w:val="00030CDA"/>
    <w:rsid w:val="0003125C"/>
    <w:rsid w:val="00031B5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700A6"/>
    <w:rsid w:val="00072A59"/>
    <w:rsid w:val="0007322F"/>
    <w:rsid w:val="00074793"/>
    <w:rsid w:val="00074A3E"/>
    <w:rsid w:val="00076ADA"/>
    <w:rsid w:val="00076C95"/>
    <w:rsid w:val="00077100"/>
    <w:rsid w:val="00084AE4"/>
    <w:rsid w:val="00085816"/>
    <w:rsid w:val="00085EA0"/>
    <w:rsid w:val="00090AD0"/>
    <w:rsid w:val="00093327"/>
    <w:rsid w:val="00094E98"/>
    <w:rsid w:val="00095C04"/>
    <w:rsid w:val="00096B87"/>
    <w:rsid w:val="000977AA"/>
    <w:rsid w:val="000979A4"/>
    <w:rsid w:val="000A40A4"/>
    <w:rsid w:val="000A7BFE"/>
    <w:rsid w:val="000B1042"/>
    <w:rsid w:val="000B2B57"/>
    <w:rsid w:val="000B61DD"/>
    <w:rsid w:val="000B74D0"/>
    <w:rsid w:val="000C1CC2"/>
    <w:rsid w:val="000C30BC"/>
    <w:rsid w:val="000C5E36"/>
    <w:rsid w:val="000C78E5"/>
    <w:rsid w:val="000D0FE3"/>
    <w:rsid w:val="000D10B2"/>
    <w:rsid w:val="000D2CC7"/>
    <w:rsid w:val="000D3977"/>
    <w:rsid w:val="000D4E9B"/>
    <w:rsid w:val="000D6311"/>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432F"/>
    <w:rsid w:val="001143B2"/>
    <w:rsid w:val="001168AF"/>
    <w:rsid w:val="0011776D"/>
    <w:rsid w:val="00121A54"/>
    <w:rsid w:val="001231E4"/>
    <w:rsid w:val="00123287"/>
    <w:rsid w:val="00125ED1"/>
    <w:rsid w:val="00130327"/>
    <w:rsid w:val="00136B06"/>
    <w:rsid w:val="001406CC"/>
    <w:rsid w:val="001414D6"/>
    <w:rsid w:val="0014245C"/>
    <w:rsid w:val="00143166"/>
    <w:rsid w:val="001433B7"/>
    <w:rsid w:val="00144D9B"/>
    <w:rsid w:val="00150DE5"/>
    <w:rsid w:val="00152606"/>
    <w:rsid w:val="00152C1E"/>
    <w:rsid w:val="00153304"/>
    <w:rsid w:val="00153387"/>
    <w:rsid w:val="0015461A"/>
    <w:rsid w:val="00154680"/>
    <w:rsid w:val="00161378"/>
    <w:rsid w:val="00163BD3"/>
    <w:rsid w:val="0016432D"/>
    <w:rsid w:val="001662CF"/>
    <w:rsid w:val="00166496"/>
    <w:rsid w:val="00171577"/>
    <w:rsid w:val="001725E8"/>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335"/>
    <w:rsid w:val="001C464D"/>
    <w:rsid w:val="001C4BC6"/>
    <w:rsid w:val="001C71E7"/>
    <w:rsid w:val="001D10DF"/>
    <w:rsid w:val="001D2308"/>
    <w:rsid w:val="001D389C"/>
    <w:rsid w:val="001D39ED"/>
    <w:rsid w:val="001D4672"/>
    <w:rsid w:val="001D501B"/>
    <w:rsid w:val="001E07E5"/>
    <w:rsid w:val="001E0C17"/>
    <w:rsid w:val="001E2112"/>
    <w:rsid w:val="001E291C"/>
    <w:rsid w:val="001E378D"/>
    <w:rsid w:val="001E6567"/>
    <w:rsid w:val="001E7C36"/>
    <w:rsid w:val="001E7E67"/>
    <w:rsid w:val="001F1F3E"/>
    <w:rsid w:val="001F2087"/>
    <w:rsid w:val="001F35F2"/>
    <w:rsid w:val="001F4C7A"/>
    <w:rsid w:val="001F4CDD"/>
    <w:rsid w:val="001F573E"/>
    <w:rsid w:val="001F5BA0"/>
    <w:rsid w:val="001F6670"/>
    <w:rsid w:val="002007B3"/>
    <w:rsid w:val="0020226B"/>
    <w:rsid w:val="0020772E"/>
    <w:rsid w:val="00211678"/>
    <w:rsid w:val="00211713"/>
    <w:rsid w:val="00211B86"/>
    <w:rsid w:val="00214BB4"/>
    <w:rsid w:val="00216172"/>
    <w:rsid w:val="002169D8"/>
    <w:rsid w:val="00217657"/>
    <w:rsid w:val="002213C3"/>
    <w:rsid w:val="002216B8"/>
    <w:rsid w:val="00222D4E"/>
    <w:rsid w:val="00226C97"/>
    <w:rsid w:val="002361B2"/>
    <w:rsid w:val="00241100"/>
    <w:rsid w:val="00242126"/>
    <w:rsid w:val="00242ACA"/>
    <w:rsid w:val="00242E4F"/>
    <w:rsid w:val="0024549F"/>
    <w:rsid w:val="002472F4"/>
    <w:rsid w:val="002509CC"/>
    <w:rsid w:val="00252FB5"/>
    <w:rsid w:val="00253BE7"/>
    <w:rsid w:val="00254101"/>
    <w:rsid w:val="00256F58"/>
    <w:rsid w:val="00257FBE"/>
    <w:rsid w:val="002640A3"/>
    <w:rsid w:val="00264FFE"/>
    <w:rsid w:val="002655DC"/>
    <w:rsid w:val="00265C6A"/>
    <w:rsid w:val="00265D48"/>
    <w:rsid w:val="00266BE1"/>
    <w:rsid w:val="002713B1"/>
    <w:rsid w:val="002716B1"/>
    <w:rsid w:val="0027209B"/>
    <w:rsid w:val="00277795"/>
    <w:rsid w:val="0027787D"/>
    <w:rsid w:val="002800BE"/>
    <w:rsid w:val="0028087E"/>
    <w:rsid w:val="002817AF"/>
    <w:rsid w:val="002850E1"/>
    <w:rsid w:val="00287C0D"/>
    <w:rsid w:val="002929E2"/>
    <w:rsid w:val="00292D32"/>
    <w:rsid w:val="00294C85"/>
    <w:rsid w:val="002978B3"/>
    <w:rsid w:val="002A1574"/>
    <w:rsid w:val="002A6A3B"/>
    <w:rsid w:val="002A7901"/>
    <w:rsid w:val="002B0CCB"/>
    <w:rsid w:val="002B1321"/>
    <w:rsid w:val="002B2FB8"/>
    <w:rsid w:val="002B3399"/>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4DA1"/>
    <w:rsid w:val="00337D7E"/>
    <w:rsid w:val="00342ACC"/>
    <w:rsid w:val="00344660"/>
    <w:rsid w:val="003459F3"/>
    <w:rsid w:val="00346952"/>
    <w:rsid w:val="00346FA4"/>
    <w:rsid w:val="00347AAA"/>
    <w:rsid w:val="00347C49"/>
    <w:rsid w:val="00350B2C"/>
    <w:rsid w:val="00350CBA"/>
    <w:rsid w:val="00351382"/>
    <w:rsid w:val="003531C4"/>
    <w:rsid w:val="00357867"/>
    <w:rsid w:val="003615B0"/>
    <w:rsid w:val="00361F96"/>
    <w:rsid w:val="00362712"/>
    <w:rsid w:val="00364E24"/>
    <w:rsid w:val="003654A4"/>
    <w:rsid w:val="00370B3F"/>
    <w:rsid w:val="00370D99"/>
    <w:rsid w:val="0037189D"/>
    <w:rsid w:val="003718C1"/>
    <w:rsid w:val="00373994"/>
    <w:rsid w:val="00374F8A"/>
    <w:rsid w:val="00375892"/>
    <w:rsid w:val="00381258"/>
    <w:rsid w:val="00383C7E"/>
    <w:rsid w:val="003840A6"/>
    <w:rsid w:val="0038424A"/>
    <w:rsid w:val="00384A59"/>
    <w:rsid w:val="00384C8B"/>
    <w:rsid w:val="0038627B"/>
    <w:rsid w:val="003909DD"/>
    <w:rsid w:val="00392EF2"/>
    <w:rsid w:val="00395BFD"/>
    <w:rsid w:val="00396306"/>
    <w:rsid w:val="003A00F6"/>
    <w:rsid w:val="003A4E22"/>
    <w:rsid w:val="003A58AF"/>
    <w:rsid w:val="003A75A6"/>
    <w:rsid w:val="003B0009"/>
    <w:rsid w:val="003B2F68"/>
    <w:rsid w:val="003B3428"/>
    <w:rsid w:val="003B3DDB"/>
    <w:rsid w:val="003C1561"/>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70D8"/>
    <w:rsid w:val="003E7466"/>
    <w:rsid w:val="003F3413"/>
    <w:rsid w:val="003F3DB3"/>
    <w:rsid w:val="003F7323"/>
    <w:rsid w:val="00402384"/>
    <w:rsid w:val="0040504F"/>
    <w:rsid w:val="00405850"/>
    <w:rsid w:val="0041116C"/>
    <w:rsid w:val="00412AE8"/>
    <w:rsid w:val="00413378"/>
    <w:rsid w:val="00414F72"/>
    <w:rsid w:val="004178B8"/>
    <w:rsid w:val="00417F51"/>
    <w:rsid w:val="004210DE"/>
    <w:rsid w:val="004227D9"/>
    <w:rsid w:val="00422A08"/>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4C52"/>
    <w:rsid w:val="00464CC6"/>
    <w:rsid w:val="00466675"/>
    <w:rsid w:val="00470C32"/>
    <w:rsid w:val="00472081"/>
    <w:rsid w:val="0047220A"/>
    <w:rsid w:val="0047478F"/>
    <w:rsid w:val="00476BEF"/>
    <w:rsid w:val="00476D9E"/>
    <w:rsid w:val="00477744"/>
    <w:rsid w:val="0048032B"/>
    <w:rsid w:val="00481222"/>
    <w:rsid w:val="00484E91"/>
    <w:rsid w:val="00485261"/>
    <w:rsid w:val="004865E6"/>
    <w:rsid w:val="0048763D"/>
    <w:rsid w:val="00487A11"/>
    <w:rsid w:val="00494B46"/>
    <w:rsid w:val="00494F11"/>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413"/>
    <w:rsid w:val="004D0FF7"/>
    <w:rsid w:val="004D7F9D"/>
    <w:rsid w:val="004E3188"/>
    <w:rsid w:val="004E5F22"/>
    <w:rsid w:val="004E6112"/>
    <w:rsid w:val="004E64ED"/>
    <w:rsid w:val="004F3D9C"/>
    <w:rsid w:val="004F5AAA"/>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D7B"/>
    <w:rsid w:val="005267B8"/>
    <w:rsid w:val="0053121D"/>
    <w:rsid w:val="00535DE1"/>
    <w:rsid w:val="00536056"/>
    <w:rsid w:val="00543FBC"/>
    <w:rsid w:val="00546552"/>
    <w:rsid w:val="0054697B"/>
    <w:rsid w:val="00551D6E"/>
    <w:rsid w:val="00555CD3"/>
    <w:rsid w:val="005570FE"/>
    <w:rsid w:val="00563638"/>
    <w:rsid w:val="00564621"/>
    <w:rsid w:val="00567179"/>
    <w:rsid w:val="00573C57"/>
    <w:rsid w:val="00574CAE"/>
    <w:rsid w:val="00574DDF"/>
    <w:rsid w:val="00580806"/>
    <w:rsid w:val="0058162C"/>
    <w:rsid w:val="00591AE1"/>
    <w:rsid w:val="00591CC2"/>
    <w:rsid w:val="005924FA"/>
    <w:rsid w:val="00594326"/>
    <w:rsid w:val="005946A3"/>
    <w:rsid w:val="0059717E"/>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4122"/>
    <w:rsid w:val="005D6C45"/>
    <w:rsid w:val="005D7805"/>
    <w:rsid w:val="005E00A9"/>
    <w:rsid w:val="005E288C"/>
    <w:rsid w:val="005E34D1"/>
    <w:rsid w:val="005E36F1"/>
    <w:rsid w:val="005E3E03"/>
    <w:rsid w:val="005E4C3E"/>
    <w:rsid w:val="005E56F5"/>
    <w:rsid w:val="005E7913"/>
    <w:rsid w:val="005F03CA"/>
    <w:rsid w:val="005F154A"/>
    <w:rsid w:val="005F5723"/>
    <w:rsid w:val="005F6923"/>
    <w:rsid w:val="00603543"/>
    <w:rsid w:val="00604615"/>
    <w:rsid w:val="006049CB"/>
    <w:rsid w:val="0060679E"/>
    <w:rsid w:val="006114A3"/>
    <w:rsid w:val="00611C50"/>
    <w:rsid w:val="006129CF"/>
    <w:rsid w:val="006142CF"/>
    <w:rsid w:val="00616822"/>
    <w:rsid w:val="00617382"/>
    <w:rsid w:val="00617C86"/>
    <w:rsid w:val="00620DA7"/>
    <w:rsid w:val="006274AF"/>
    <w:rsid w:val="0063225E"/>
    <w:rsid w:val="006323DC"/>
    <w:rsid w:val="006325A1"/>
    <w:rsid w:val="00633F86"/>
    <w:rsid w:val="00634735"/>
    <w:rsid w:val="0063539C"/>
    <w:rsid w:val="00636FB7"/>
    <w:rsid w:val="00637619"/>
    <w:rsid w:val="00641976"/>
    <w:rsid w:val="00642838"/>
    <w:rsid w:val="00643DD7"/>
    <w:rsid w:val="00644768"/>
    <w:rsid w:val="006467A7"/>
    <w:rsid w:val="00646848"/>
    <w:rsid w:val="00646A26"/>
    <w:rsid w:val="00647D43"/>
    <w:rsid w:val="00652168"/>
    <w:rsid w:val="00652F5C"/>
    <w:rsid w:val="006534F5"/>
    <w:rsid w:val="00655400"/>
    <w:rsid w:val="00655AA6"/>
    <w:rsid w:val="00662CBB"/>
    <w:rsid w:val="0066495C"/>
    <w:rsid w:val="00670CFE"/>
    <w:rsid w:val="006724EF"/>
    <w:rsid w:val="00672DA4"/>
    <w:rsid w:val="00675EC9"/>
    <w:rsid w:val="00676755"/>
    <w:rsid w:val="00680DF3"/>
    <w:rsid w:val="00685D2B"/>
    <w:rsid w:val="00686537"/>
    <w:rsid w:val="00687097"/>
    <w:rsid w:val="0069285B"/>
    <w:rsid w:val="00694636"/>
    <w:rsid w:val="00694732"/>
    <w:rsid w:val="00694BB7"/>
    <w:rsid w:val="00695912"/>
    <w:rsid w:val="00695E24"/>
    <w:rsid w:val="00696BB9"/>
    <w:rsid w:val="006A55B4"/>
    <w:rsid w:val="006B1020"/>
    <w:rsid w:val="006B21EA"/>
    <w:rsid w:val="006B3A85"/>
    <w:rsid w:val="006C2461"/>
    <w:rsid w:val="006C399D"/>
    <w:rsid w:val="006C5E84"/>
    <w:rsid w:val="006C7BA1"/>
    <w:rsid w:val="006C7EEC"/>
    <w:rsid w:val="006C7EF6"/>
    <w:rsid w:val="006D07D8"/>
    <w:rsid w:val="006D1B82"/>
    <w:rsid w:val="006D6DAD"/>
    <w:rsid w:val="006E4110"/>
    <w:rsid w:val="006E6A7A"/>
    <w:rsid w:val="006E7C7F"/>
    <w:rsid w:val="006F01B8"/>
    <w:rsid w:val="006F090C"/>
    <w:rsid w:val="006F0B00"/>
    <w:rsid w:val="006F0D61"/>
    <w:rsid w:val="006F223F"/>
    <w:rsid w:val="006F37AD"/>
    <w:rsid w:val="006F5E80"/>
    <w:rsid w:val="006F68DD"/>
    <w:rsid w:val="007002D7"/>
    <w:rsid w:val="00701555"/>
    <w:rsid w:val="00704F5F"/>
    <w:rsid w:val="00705A1E"/>
    <w:rsid w:val="0070626E"/>
    <w:rsid w:val="00707ACA"/>
    <w:rsid w:val="007121F4"/>
    <w:rsid w:val="00712832"/>
    <w:rsid w:val="00714956"/>
    <w:rsid w:val="00714D04"/>
    <w:rsid w:val="007212EF"/>
    <w:rsid w:val="00721F5D"/>
    <w:rsid w:val="00722DEE"/>
    <w:rsid w:val="00723412"/>
    <w:rsid w:val="00723699"/>
    <w:rsid w:val="00730541"/>
    <w:rsid w:val="007325DC"/>
    <w:rsid w:val="0073375B"/>
    <w:rsid w:val="0073398A"/>
    <w:rsid w:val="007352AF"/>
    <w:rsid w:val="00735D63"/>
    <w:rsid w:val="007365E2"/>
    <w:rsid w:val="007374AA"/>
    <w:rsid w:val="00737AFF"/>
    <w:rsid w:val="007439BE"/>
    <w:rsid w:val="007441A3"/>
    <w:rsid w:val="007458A5"/>
    <w:rsid w:val="00745E70"/>
    <w:rsid w:val="00747AE4"/>
    <w:rsid w:val="007508BD"/>
    <w:rsid w:val="00750E21"/>
    <w:rsid w:val="00751EC9"/>
    <w:rsid w:val="00751EFE"/>
    <w:rsid w:val="0075307C"/>
    <w:rsid w:val="0075555D"/>
    <w:rsid w:val="0076099C"/>
    <w:rsid w:val="007648D6"/>
    <w:rsid w:val="00765102"/>
    <w:rsid w:val="0076513E"/>
    <w:rsid w:val="007677E9"/>
    <w:rsid w:val="00771A72"/>
    <w:rsid w:val="00771FEB"/>
    <w:rsid w:val="00775DCF"/>
    <w:rsid w:val="0077745B"/>
    <w:rsid w:val="00777EC3"/>
    <w:rsid w:val="00785E28"/>
    <w:rsid w:val="0078617C"/>
    <w:rsid w:val="007871FE"/>
    <w:rsid w:val="00791E19"/>
    <w:rsid w:val="0079351C"/>
    <w:rsid w:val="007953D6"/>
    <w:rsid w:val="00796EB5"/>
    <w:rsid w:val="007A316F"/>
    <w:rsid w:val="007A3B73"/>
    <w:rsid w:val="007A634B"/>
    <w:rsid w:val="007A6779"/>
    <w:rsid w:val="007B029A"/>
    <w:rsid w:val="007B14B8"/>
    <w:rsid w:val="007B29D2"/>
    <w:rsid w:val="007B410B"/>
    <w:rsid w:val="007B4CB3"/>
    <w:rsid w:val="007C65BA"/>
    <w:rsid w:val="007C6EF6"/>
    <w:rsid w:val="007D413C"/>
    <w:rsid w:val="007D4D7A"/>
    <w:rsid w:val="007D5A9E"/>
    <w:rsid w:val="007D651B"/>
    <w:rsid w:val="007E0699"/>
    <w:rsid w:val="007E0B80"/>
    <w:rsid w:val="007E1B01"/>
    <w:rsid w:val="007E44C2"/>
    <w:rsid w:val="007E4639"/>
    <w:rsid w:val="007E47DA"/>
    <w:rsid w:val="007F02D8"/>
    <w:rsid w:val="007F070B"/>
    <w:rsid w:val="007F261D"/>
    <w:rsid w:val="007F3F68"/>
    <w:rsid w:val="007F4C56"/>
    <w:rsid w:val="007F6F9B"/>
    <w:rsid w:val="007F7D23"/>
    <w:rsid w:val="008006B7"/>
    <w:rsid w:val="008013A7"/>
    <w:rsid w:val="00801EE7"/>
    <w:rsid w:val="00803A00"/>
    <w:rsid w:val="008056C4"/>
    <w:rsid w:val="00805F9E"/>
    <w:rsid w:val="00806B23"/>
    <w:rsid w:val="008104B8"/>
    <w:rsid w:val="00813044"/>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920"/>
    <w:rsid w:val="008B243E"/>
    <w:rsid w:val="008B24D0"/>
    <w:rsid w:val="008B2D1F"/>
    <w:rsid w:val="008B35B5"/>
    <w:rsid w:val="008B3703"/>
    <w:rsid w:val="008B5D3E"/>
    <w:rsid w:val="008B6FC9"/>
    <w:rsid w:val="008B7416"/>
    <w:rsid w:val="008C1C55"/>
    <w:rsid w:val="008C25E3"/>
    <w:rsid w:val="008C7FA3"/>
    <w:rsid w:val="008D2352"/>
    <w:rsid w:val="008D3244"/>
    <w:rsid w:val="008D38C4"/>
    <w:rsid w:val="008D4166"/>
    <w:rsid w:val="008D43BC"/>
    <w:rsid w:val="008D4670"/>
    <w:rsid w:val="008D5B2D"/>
    <w:rsid w:val="008D6573"/>
    <w:rsid w:val="008D73FC"/>
    <w:rsid w:val="008D7E5C"/>
    <w:rsid w:val="008E21C6"/>
    <w:rsid w:val="008E2971"/>
    <w:rsid w:val="008E2C57"/>
    <w:rsid w:val="008E421D"/>
    <w:rsid w:val="008E46A2"/>
    <w:rsid w:val="008E6358"/>
    <w:rsid w:val="008E6D54"/>
    <w:rsid w:val="008E724E"/>
    <w:rsid w:val="008F1886"/>
    <w:rsid w:val="008F24D9"/>
    <w:rsid w:val="008F3F11"/>
    <w:rsid w:val="008F3FDE"/>
    <w:rsid w:val="008F41C5"/>
    <w:rsid w:val="008F433D"/>
    <w:rsid w:val="008F531B"/>
    <w:rsid w:val="008F5EBE"/>
    <w:rsid w:val="008F6421"/>
    <w:rsid w:val="008F72C3"/>
    <w:rsid w:val="009015C9"/>
    <w:rsid w:val="009062AE"/>
    <w:rsid w:val="0090740C"/>
    <w:rsid w:val="00910110"/>
    <w:rsid w:val="009109E8"/>
    <w:rsid w:val="0091229B"/>
    <w:rsid w:val="00912E6F"/>
    <w:rsid w:val="00914610"/>
    <w:rsid w:val="009146C3"/>
    <w:rsid w:val="00915181"/>
    <w:rsid w:val="0092149E"/>
    <w:rsid w:val="0092356A"/>
    <w:rsid w:val="00924093"/>
    <w:rsid w:val="009310C9"/>
    <w:rsid w:val="00932B4B"/>
    <w:rsid w:val="00934211"/>
    <w:rsid w:val="0093475D"/>
    <w:rsid w:val="00934C54"/>
    <w:rsid w:val="009358AE"/>
    <w:rsid w:val="00941229"/>
    <w:rsid w:val="0094271B"/>
    <w:rsid w:val="009428CD"/>
    <w:rsid w:val="00942FA2"/>
    <w:rsid w:val="00952560"/>
    <w:rsid w:val="009534B8"/>
    <w:rsid w:val="00963820"/>
    <w:rsid w:val="009662BC"/>
    <w:rsid w:val="0096674C"/>
    <w:rsid w:val="00970FF7"/>
    <w:rsid w:val="0097111B"/>
    <w:rsid w:val="00980B89"/>
    <w:rsid w:val="00983215"/>
    <w:rsid w:val="00986605"/>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EFF"/>
    <w:rsid w:val="009D1037"/>
    <w:rsid w:val="009D138C"/>
    <w:rsid w:val="009D36C2"/>
    <w:rsid w:val="009D6203"/>
    <w:rsid w:val="009D6327"/>
    <w:rsid w:val="009D74AD"/>
    <w:rsid w:val="009E0DF1"/>
    <w:rsid w:val="009E174F"/>
    <w:rsid w:val="009E1A41"/>
    <w:rsid w:val="009E2AAB"/>
    <w:rsid w:val="009E359E"/>
    <w:rsid w:val="009E6BA9"/>
    <w:rsid w:val="00A012AD"/>
    <w:rsid w:val="00A01398"/>
    <w:rsid w:val="00A06BE5"/>
    <w:rsid w:val="00A07925"/>
    <w:rsid w:val="00A1585A"/>
    <w:rsid w:val="00A224D5"/>
    <w:rsid w:val="00A22596"/>
    <w:rsid w:val="00A228E0"/>
    <w:rsid w:val="00A22A18"/>
    <w:rsid w:val="00A23F3E"/>
    <w:rsid w:val="00A2466D"/>
    <w:rsid w:val="00A261CD"/>
    <w:rsid w:val="00A3045E"/>
    <w:rsid w:val="00A30EE0"/>
    <w:rsid w:val="00A313E2"/>
    <w:rsid w:val="00A347F9"/>
    <w:rsid w:val="00A35B42"/>
    <w:rsid w:val="00A3732E"/>
    <w:rsid w:val="00A4575A"/>
    <w:rsid w:val="00A47A74"/>
    <w:rsid w:val="00A47EA4"/>
    <w:rsid w:val="00A541E1"/>
    <w:rsid w:val="00A608BA"/>
    <w:rsid w:val="00A61E29"/>
    <w:rsid w:val="00A654C9"/>
    <w:rsid w:val="00A67DDC"/>
    <w:rsid w:val="00A71874"/>
    <w:rsid w:val="00A71C62"/>
    <w:rsid w:val="00A73167"/>
    <w:rsid w:val="00A7427C"/>
    <w:rsid w:val="00A74572"/>
    <w:rsid w:val="00A758DD"/>
    <w:rsid w:val="00A75BDD"/>
    <w:rsid w:val="00A77057"/>
    <w:rsid w:val="00A77640"/>
    <w:rsid w:val="00A80F56"/>
    <w:rsid w:val="00A810E7"/>
    <w:rsid w:val="00A81880"/>
    <w:rsid w:val="00A82303"/>
    <w:rsid w:val="00A8367A"/>
    <w:rsid w:val="00A83B6F"/>
    <w:rsid w:val="00A84352"/>
    <w:rsid w:val="00A8530F"/>
    <w:rsid w:val="00A8595D"/>
    <w:rsid w:val="00A876FD"/>
    <w:rsid w:val="00A90A93"/>
    <w:rsid w:val="00A9420D"/>
    <w:rsid w:val="00A96079"/>
    <w:rsid w:val="00A9630C"/>
    <w:rsid w:val="00AA0CFB"/>
    <w:rsid w:val="00AA2B71"/>
    <w:rsid w:val="00AA36A0"/>
    <w:rsid w:val="00AA38C0"/>
    <w:rsid w:val="00AA40D0"/>
    <w:rsid w:val="00AA5A49"/>
    <w:rsid w:val="00AA5F5C"/>
    <w:rsid w:val="00AB323D"/>
    <w:rsid w:val="00AB4427"/>
    <w:rsid w:val="00AB7387"/>
    <w:rsid w:val="00AC0BC2"/>
    <w:rsid w:val="00AC1AAB"/>
    <w:rsid w:val="00AD1A0A"/>
    <w:rsid w:val="00AD6401"/>
    <w:rsid w:val="00AE10F9"/>
    <w:rsid w:val="00AE1389"/>
    <w:rsid w:val="00AE49D8"/>
    <w:rsid w:val="00AE6707"/>
    <w:rsid w:val="00AE71C1"/>
    <w:rsid w:val="00AF335B"/>
    <w:rsid w:val="00AF5948"/>
    <w:rsid w:val="00AF6BCB"/>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705CC"/>
    <w:rsid w:val="00B716F0"/>
    <w:rsid w:val="00B71D12"/>
    <w:rsid w:val="00B7496E"/>
    <w:rsid w:val="00B75BBD"/>
    <w:rsid w:val="00B76202"/>
    <w:rsid w:val="00B76BC1"/>
    <w:rsid w:val="00B76DDF"/>
    <w:rsid w:val="00B770ED"/>
    <w:rsid w:val="00B84312"/>
    <w:rsid w:val="00B847CB"/>
    <w:rsid w:val="00B8680D"/>
    <w:rsid w:val="00B90DFD"/>
    <w:rsid w:val="00B928F5"/>
    <w:rsid w:val="00B937F3"/>
    <w:rsid w:val="00BA08A8"/>
    <w:rsid w:val="00BA0E41"/>
    <w:rsid w:val="00BA1A4E"/>
    <w:rsid w:val="00BA2A63"/>
    <w:rsid w:val="00BA32CB"/>
    <w:rsid w:val="00BA5A54"/>
    <w:rsid w:val="00BB68EA"/>
    <w:rsid w:val="00BC073F"/>
    <w:rsid w:val="00BC082F"/>
    <w:rsid w:val="00BC3E43"/>
    <w:rsid w:val="00BC43D4"/>
    <w:rsid w:val="00BC4AA2"/>
    <w:rsid w:val="00BD08BE"/>
    <w:rsid w:val="00BD281F"/>
    <w:rsid w:val="00BE0B98"/>
    <w:rsid w:val="00BE11C7"/>
    <w:rsid w:val="00BE2C17"/>
    <w:rsid w:val="00BE300C"/>
    <w:rsid w:val="00BE5814"/>
    <w:rsid w:val="00BE6CCC"/>
    <w:rsid w:val="00BF1046"/>
    <w:rsid w:val="00BF1DFE"/>
    <w:rsid w:val="00BF1FB7"/>
    <w:rsid w:val="00BF3713"/>
    <w:rsid w:val="00BF3C53"/>
    <w:rsid w:val="00BF5EBE"/>
    <w:rsid w:val="00BF6698"/>
    <w:rsid w:val="00BF6BF5"/>
    <w:rsid w:val="00BF7296"/>
    <w:rsid w:val="00C02914"/>
    <w:rsid w:val="00C03152"/>
    <w:rsid w:val="00C037C0"/>
    <w:rsid w:val="00C05EB2"/>
    <w:rsid w:val="00C07176"/>
    <w:rsid w:val="00C1078B"/>
    <w:rsid w:val="00C115DB"/>
    <w:rsid w:val="00C13987"/>
    <w:rsid w:val="00C15222"/>
    <w:rsid w:val="00C154CC"/>
    <w:rsid w:val="00C16F8A"/>
    <w:rsid w:val="00C17276"/>
    <w:rsid w:val="00C2028A"/>
    <w:rsid w:val="00C233EB"/>
    <w:rsid w:val="00C24266"/>
    <w:rsid w:val="00C26923"/>
    <w:rsid w:val="00C27EEA"/>
    <w:rsid w:val="00C3278E"/>
    <w:rsid w:val="00C32E09"/>
    <w:rsid w:val="00C3370E"/>
    <w:rsid w:val="00C34790"/>
    <w:rsid w:val="00C36986"/>
    <w:rsid w:val="00C44B80"/>
    <w:rsid w:val="00C45AFB"/>
    <w:rsid w:val="00C46389"/>
    <w:rsid w:val="00C47E76"/>
    <w:rsid w:val="00C52A20"/>
    <w:rsid w:val="00C52BFD"/>
    <w:rsid w:val="00C54031"/>
    <w:rsid w:val="00C547F1"/>
    <w:rsid w:val="00C56D4E"/>
    <w:rsid w:val="00C577CF"/>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74D2"/>
    <w:rsid w:val="00CD410A"/>
    <w:rsid w:val="00CD66C7"/>
    <w:rsid w:val="00CE52DC"/>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62D"/>
    <w:rsid w:val="00D33C7F"/>
    <w:rsid w:val="00D33FE7"/>
    <w:rsid w:val="00D4093F"/>
    <w:rsid w:val="00D42F2C"/>
    <w:rsid w:val="00D432D3"/>
    <w:rsid w:val="00D43B65"/>
    <w:rsid w:val="00D44B2E"/>
    <w:rsid w:val="00D46A26"/>
    <w:rsid w:val="00D46D60"/>
    <w:rsid w:val="00D47C11"/>
    <w:rsid w:val="00D50104"/>
    <w:rsid w:val="00D50343"/>
    <w:rsid w:val="00D53D16"/>
    <w:rsid w:val="00D53EF0"/>
    <w:rsid w:val="00D545B3"/>
    <w:rsid w:val="00D57753"/>
    <w:rsid w:val="00D6274D"/>
    <w:rsid w:val="00D63247"/>
    <w:rsid w:val="00D6326C"/>
    <w:rsid w:val="00D63946"/>
    <w:rsid w:val="00D65A45"/>
    <w:rsid w:val="00D66CE1"/>
    <w:rsid w:val="00D723B4"/>
    <w:rsid w:val="00D77423"/>
    <w:rsid w:val="00D8077C"/>
    <w:rsid w:val="00D80A37"/>
    <w:rsid w:val="00D827CB"/>
    <w:rsid w:val="00D82BD0"/>
    <w:rsid w:val="00D83999"/>
    <w:rsid w:val="00D84C25"/>
    <w:rsid w:val="00D860BD"/>
    <w:rsid w:val="00D87A69"/>
    <w:rsid w:val="00D94F7E"/>
    <w:rsid w:val="00DA2A32"/>
    <w:rsid w:val="00DA3406"/>
    <w:rsid w:val="00DA4B04"/>
    <w:rsid w:val="00DB02E7"/>
    <w:rsid w:val="00DB234C"/>
    <w:rsid w:val="00DB37EB"/>
    <w:rsid w:val="00DB424C"/>
    <w:rsid w:val="00DB5D93"/>
    <w:rsid w:val="00DB7E7E"/>
    <w:rsid w:val="00DC0B2C"/>
    <w:rsid w:val="00DC155C"/>
    <w:rsid w:val="00DC260E"/>
    <w:rsid w:val="00DC566B"/>
    <w:rsid w:val="00DC691C"/>
    <w:rsid w:val="00DC6AB5"/>
    <w:rsid w:val="00DD10B9"/>
    <w:rsid w:val="00DD141D"/>
    <w:rsid w:val="00DD2ECE"/>
    <w:rsid w:val="00DD5101"/>
    <w:rsid w:val="00DD5700"/>
    <w:rsid w:val="00DD59D8"/>
    <w:rsid w:val="00DD5E59"/>
    <w:rsid w:val="00DD7633"/>
    <w:rsid w:val="00DE0CF7"/>
    <w:rsid w:val="00DE382F"/>
    <w:rsid w:val="00DE3B27"/>
    <w:rsid w:val="00DE700F"/>
    <w:rsid w:val="00DF0174"/>
    <w:rsid w:val="00DF0E82"/>
    <w:rsid w:val="00DF14CB"/>
    <w:rsid w:val="00DF1F27"/>
    <w:rsid w:val="00DF4E3E"/>
    <w:rsid w:val="00DF6ABE"/>
    <w:rsid w:val="00E00700"/>
    <w:rsid w:val="00E0157A"/>
    <w:rsid w:val="00E01AE2"/>
    <w:rsid w:val="00E032A9"/>
    <w:rsid w:val="00E04178"/>
    <w:rsid w:val="00E052A1"/>
    <w:rsid w:val="00E10329"/>
    <w:rsid w:val="00E10923"/>
    <w:rsid w:val="00E110ED"/>
    <w:rsid w:val="00E11BD3"/>
    <w:rsid w:val="00E12CCB"/>
    <w:rsid w:val="00E13D80"/>
    <w:rsid w:val="00E15401"/>
    <w:rsid w:val="00E15FBC"/>
    <w:rsid w:val="00E1718C"/>
    <w:rsid w:val="00E17891"/>
    <w:rsid w:val="00E20366"/>
    <w:rsid w:val="00E20554"/>
    <w:rsid w:val="00E21C22"/>
    <w:rsid w:val="00E23BF4"/>
    <w:rsid w:val="00E24668"/>
    <w:rsid w:val="00E25334"/>
    <w:rsid w:val="00E32A53"/>
    <w:rsid w:val="00E32AAB"/>
    <w:rsid w:val="00E3376E"/>
    <w:rsid w:val="00E360D4"/>
    <w:rsid w:val="00E37ED7"/>
    <w:rsid w:val="00E43603"/>
    <w:rsid w:val="00E51108"/>
    <w:rsid w:val="00E5258F"/>
    <w:rsid w:val="00E52CC2"/>
    <w:rsid w:val="00E52F64"/>
    <w:rsid w:val="00E53C78"/>
    <w:rsid w:val="00E57C07"/>
    <w:rsid w:val="00E606C7"/>
    <w:rsid w:val="00E61C0C"/>
    <w:rsid w:val="00E63D26"/>
    <w:rsid w:val="00E66581"/>
    <w:rsid w:val="00E673A1"/>
    <w:rsid w:val="00E71622"/>
    <w:rsid w:val="00E71EDA"/>
    <w:rsid w:val="00E72E6F"/>
    <w:rsid w:val="00E749AF"/>
    <w:rsid w:val="00E75317"/>
    <w:rsid w:val="00E76355"/>
    <w:rsid w:val="00E80160"/>
    <w:rsid w:val="00E846A1"/>
    <w:rsid w:val="00E85B62"/>
    <w:rsid w:val="00E86224"/>
    <w:rsid w:val="00E87C25"/>
    <w:rsid w:val="00E913C0"/>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9E7"/>
    <w:rsid w:val="00F0120B"/>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305"/>
    <w:rsid w:val="00F3199E"/>
    <w:rsid w:val="00F31BF9"/>
    <w:rsid w:val="00F33619"/>
    <w:rsid w:val="00F338AF"/>
    <w:rsid w:val="00F36535"/>
    <w:rsid w:val="00F370B7"/>
    <w:rsid w:val="00F376FD"/>
    <w:rsid w:val="00F42B35"/>
    <w:rsid w:val="00F43055"/>
    <w:rsid w:val="00F461E8"/>
    <w:rsid w:val="00F47BDF"/>
    <w:rsid w:val="00F50A15"/>
    <w:rsid w:val="00F52C9C"/>
    <w:rsid w:val="00F57F98"/>
    <w:rsid w:val="00F616DB"/>
    <w:rsid w:val="00F62135"/>
    <w:rsid w:val="00F720CA"/>
    <w:rsid w:val="00F73E57"/>
    <w:rsid w:val="00F74F50"/>
    <w:rsid w:val="00F76734"/>
    <w:rsid w:val="00F76766"/>
    <w:rsid w:val="00F776DC"/>
    <w:rsid w:val="00F86F28"/>
    <w:rsid w:val="00F902D6"/>
    <w:rsid w:val="00F90898"/>
    <w:rsid w:val="00F93707"/>
    <w:rsid w:val="00F93A31"/>
    <w:rsid w:val="00F9480E"/>
    <w:rsid w:val="00F954FF"/>
    <w:rsid w:val="00F95933"/>
    <w:rsid w:val="00F96F2A"/>
    <w:rsid w:val="00F97B62"/>
    <w:rsid w:val="00FA1666"/>
    <w:rsid w:val="00FA6566"/>
    <w:rsid w:val="00FA6CD0"/>
    <w:rsid w:val="00FB0CDA"/>
    <w:rsid w:val="00FB4892"/>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5507"/>
    <w:rsid w:val="00FD7DA9"/>
    <w:rsid w:val="00FE4663"/>
    <w:rsid w:val="00FE5CCF"/>
    <w:rsid w:val="00FF0354"/>
    <w:rsid w:val="00FF046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C9"/>
    <w:pPr>
      <w:spacing w:after="160" w:line="259" w:lineRule="auto"/>
    </w:pPr>
    <w:rPr>
      <w:rFonts w:asciiTheme="minorHAnsi" w:hAnsiTheme="minorHAnsi"/>
    </w:rPr>
  </w:style>
  <w:style w:type="paragraph" w:styleId="Rubrik1">
    <w:name w:val="heading 1"/>
    <w:basedOn w:val="Normal"/>
    <w:next w:val="Normal"/>
    <w:link w:val="Rubrik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Rubrik2">
    <w:name w:val="heading 2"/>
    <w:basedOn w:val="Normal"/>
    <w:next w:val="Normal"/>
    <w:link w:val="Rubrik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Rubrik3">
    <w:name w:val="heading 3"/>
    <w:basedOn w:val="Normal"/>
    <w:next w:val="Normal"/>
    <w:link w:val="Rubrik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Rubrik4">
    <w:name w:val="heading 4"/>
    <w:basedOn w:val="Normal"/>
    <w:next w:val="Normal"/>
    <w:link w:val="Rubrik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675EC9"/>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675EC9"/>
  </w:style>
  <w:style w:type="character" w:customStyle="1" w:styleId="Rubrik1Char">
    <w:name w:val="Rubrik 1 Char"/>
    <w:basedOn w:val="Standardstycketeckensnitt"/>
    <w:link w:val="Rubrik1"/>
    <w:uiPriority w:val="9"/>
    <w:rsid w:val="00DE3B27"/>
    <w:rPr>
      <w:rFonts w:ascii="Times New Roman" w:eastAsiaTheme="majorEastAsia" w:hAnsi="Times New Roman" w:cstheme="majorBidi"/>
      <w:b/>
      <w:color w:val="000000" w:themeColor="text1"/>
      <w:sz w:val="24"/>
      <w:szCs w:val="24"/>
      <w:lang w:val="en-GB"/>
    </w:rPr>
  </w:style>
  <w:style w:type="character" w:customStyle="1" w:styleId="Rubrik2Char">
    <w:name w:val="Rubrik 2 Char"/>
    <w:basedOn w:val="Standardstycketeckensnitt"/>
    <w:link w:val="Rubrik2"/>
    <w:uiPriority w:val="9"/>
    <w:rsid w:val="00F338AF"/>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F338AF"/>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Sidhuvud">
    <w:name w:val="header"/>
    <w:basedOn w:val="Normal"/>
    <w:link w:val="Sidhuvud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A61E29"/>
    <w:rPr>
      <w:rFonts w:asciiTheme="majorHAnsi" w:hAnsiTheme="majorHAnsi"/>
      <w:sz w:val="14"/>
      <w:lang w:val="en-US"/>
    </w:rPr>
  </w:style>
  <w:style w:type="paragraph" w:styleId="Sidfot">
    <w:name w:val="footer"/>
    <w:basedOn w:val="Sidhuvud"/>
    <w:link w:val="SidfotChar"/>
    <w:uiPriority w:val="99"/>
    <w:rsid w:val="00A61E29"/>
    <w:pPr>
      <w:tabs>
        <w:tab w:val="clear" w:pos="3686"/>
        <w:tab w:val="left" w:pos="4111"/>
      </w:tabs>
    </w:pPr>
  </w:style>
  <w:style w:type="character" w:customStyle="1" w:styleId="SidfotChar">
    <w:name w:val="Sidfot Char"/>
    <w:basedOn w:val="Standardstycketeckensnitt"/>
    <w:link w:val="Sidfot"/>
    <w:uiPriority w:val="99"/>
    <w:rsid w:val="00A61E29"/>
    <w:rPr>
      <w:rFonts w:asciiTheme="majorHAnsi" w:hAnsiTheme="majorHAnsi"/>
      <w:sz w:val="14"/>
      <w:lang w:val="en-GB"/>
    </w:rPr>
  </w:style>
  <w:style w:type="character" w:styleId="Platshllartext">
    <w:name w:val="Placeholder Text"/>
    <w:basedOn w:val="Standardstycketeckensnitt"/>
    <w:uiPriority w:val="99"/>
    <w:semiHidden/>
    <w:rsid w:val="00A61E29"/>
    <w:rPr>
      <w:color w:val="808080"/>
    </w:rPr>
  </w:style>
  <w:style w:type="paragraph" w:styleId="Ballongtext">
    <w:name w:val="Balloon Text"/>
    <w:basedOn w:val="Normal"/>
    <w:link w:val="BallongtextChar"/>
    <w:uiPriority w:val="99"/>
    <w:semiHidden/>
    <w:unhideWhenUsed/>
    <w:rsid w:val="00A61E29"/>
    <w:rPr>
      <w:rFonts w:ascii="Tahoma" w:hAnsi="Tahoma" w:cs="Tahoma"/>
      <w:sz w:val="16"/>
      <w:szCs w:val="16"/>
    </w:rPr>
  </w:style>
  <w:style w:type="character" w:customStyle="1" w:styleId="BallongtextChar">
    <w:name w:val="Ballongtext Char"/>
    <w:basedOn w:val="Standardstycketeckensnitt"/>
    <w:link w:val="Ballongtext"/>
    <w:uiPriority w:val="99"/>
    <w:semiHidden/>
    <w:rsid w:val="00A61E29"/>
    <w:rPr>
      <w:rFonts w:ascii="Tahoma" w:hAnsi="Tahoma" w:cs="Tahoma"/>
      <w:sz w:val="16"/>
      <w:szCs w:val="16"/>
      <w:lang w:val="en-US"/>
    </w:rPr>
  </w:style>
  <w:style w:type="table" w:styleId="Tabellrutnt">
    <w:name w:val="Table Grid"/>
    <w:basedOn w:val="Normaltabel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A61E29"/>
    <w:pPr>
      <w:tabs>
        <w:tab w:val="clear" w:pos="9072"/>
        <w:tab w:val="right" w:pos="8789"/>
      </w:tabs>
    </w:pPr>
  </w:style>
  <w:style w:type="character" w:styleId="Hyperlnk">
    <w:name w:val="Hyperlink"/>
    <w:basedOn w:val="Standardstycketeckensnitt"/>
    <w:uiPriority w:val="99"/>
    <w:qFormat/>
    <w:rsid w:val="00A61E29"/>
    <w:rPr>
      <w:color w:val="0000FF"/>
      <w:u w:val="single"/>
    </w:rPr>
  </w:style>
  <w:style w:type="paragraph" w:styleId="Innehllsfrteckningsrubrik">
    <w:name w:val="TOC Heading"/>
    <w:basedOn w:val="Rubrik1"/>
    <w:next w:val="Normal"/>
    <w:uiPriority w:val="39"/>
    <w:rsid w:val="00A61E29"/>
    <w:pPr>
      <w:outlineLvl w:val="9"/>
    </w:pPr>
    <w:rPr>
      <w:lang w:eastAsia="ja-JP"/>
    </w:rPr>
  </w:style>
  <w:style w:type="paragraph" w:styleId="Citat">
    <w:name w:val="Quote"/>
    <w:basedOn w:val="Normal"/>
    <w:link w:val="CitatChar"/>
    <w:uiPriority w:val="10"/>
    <w:qFormat/>
    <w:rsid w:val="00A61E29"/>
    <w:pPr>
      <w:spacing w:after="220"/>
      <w:ind w:left="357"/>
    </w:pPr>
    <w:rPr>
      <w:iCs/>
      <w:color w:val="000000" w:themeColor="text1"/>
      <w:sz w:val="20"/>
    </w:rPr>
  </w:style>
  <w:style w:type="character" w:customStyle="1" w:styleId="CitatChar">
    <w:name w:val="Citat Char"/>
    <w:basedOn w:val="Standardstycketeckensnitt"/>
    <w:link w:val="Citat"/>
    <w:uiPriority w:val="10"/>
    <w:rsid w:val="00A61E29"/>
    <w:rPr>
      <w:rFonts w:asciiTheme="minorHAnsi" w:hAnsiTheme="minorHAnsi"/>
      <w:iCs/>
      <w:color w:val="000000" w:themeColor="text1"/>
      <w:sz w:val="20"/>
      <w:lang w:val="en-US"/>
    </w:rPr>
  </w:style>
  <w:style w:type="paragraph" w:styleId="Innehll1">
    <w:name w:val="toc 1"/>
    <w:basedOn w:val="Normal"/>
    <w:next w:val="Normal"/>
    <w:uiPriority w:val="39"/>
    <w:rsid w:val="00A61E29"/>
    <w:pPr>
      <w:spacing w:beforeLines="100" w:before="100"/>
    </w:pPr>
  </w:style>
  <w:style w:type="paragraph" w:styleId="Innehll2">
    <w:name w:val="toc 2"/>
    <w:basedOn w:val="Normal"/>
    <w:next w:val="Normal"/>
    <w:uiPriority w:val="39"/>
    <w:rsid w:val="00A61E29"/>
    <w:pPr>
      <w:ind w:left="276"/>
    </w:pPr>
  </w:style>
  <w:style w:type="paragraph" w:styleId="Innehll3">
    <w:name w:val="toc 3"/>
    <w:basedOn w:val="Normal"/>
    <w:next w:val="Normal"/>
    <w:uiPriority w:val="99"/>
    <w:rsid w:val="00A61E29"/>
    <w:pPr>
      <w:ind w:left="552"/>
    </w:pPr>
  </w:style>
  <w:style w:type="character" w:styleId="Betoning">
    <w:name w:val="Emphasis"/>
    <w:basedOn w:val="Standardstycketeckensnitt"/>
    <w:uiPriority w:val="1"/>
    <w:rsid w:val="00A61E29"/>
    <w:rPr>
      <w:i/>
      <w:iCs/>
    </w:rPr>
  </w:style>
  <w:style w:type="paragraph" w:styleId="Innehll4">
    <w:name w:val="toc 4"/>
    <w:basedOn w:val="Normal"/>
    <w:next w:val="Normal"/>
    <w:uiPriority w:val="99"/>
    <w:semiHidden/>
    <w:rsid w:val="00A61E29"/>
    <w:pPr>
      <w:spacing w:after="100"/>
      <w:ind w:left="660"/>
    </w:pPr>
  </w:style>
  <w:style w:type="paragraph" w:styleId="Innehll5">
    <w:name w:val="toc 5"/>
    <w:basedOn w:val="Normal"/>
    <w:next w:val="Normal"/>
    <w:uiPriority w:val="99"/>
    <w:semiHidden/>
    <w:rsid w:val="00A61E29"/>
    <w:pPr>
      <w:spacing w:after="100"/>
      <w:ind w:left="880"/>
    </w:pPr>
  </w:style>
  <w:style w:type="paragraph" w:styleId="Innehll6">
    <w:name w:val="toc 6"/>
    <w:basedOn w:val="Normal"/>
    <w:next w:val="Normal"/>
    <w:uiPriority w:val="99"/>
    <w:semiHidden/>
    <w:rsid w:val="00A61E29"/>
    <w:pPr>
      <w:spacing w:after="100"/>
      <w:ind w:left="1100"/>
    </w:pPr>
  </w:style>
  <w:style w:type="paragraph" w:styleId="Innehll7">
    <w:name w:val="toc 7"/>
    <w:basedOn w:val="Normal"/>
    <w:next w:val="Normal"/>
    <w:uiPriority w:val="99"/>
    <w:semiHidden/>
    <w:rsid w:val="00A61E29"/>
    <w:pPr>
      <w:spacing w:after="100"/>
      <w:ind w:left="1320"/>
    </w:pPr>
  </w:style>
  <w:style w:type="paragraph" w:styleId="Innehll8">
    <w:name w:val="toc 8"/>
    <w:basedOn w:val="Normal"/>
    <w:next w:val="Normal"/>
    <w:uiPriority w:val="99"/>
    <w:semiHidden/>
    <w:rsid w:val="00A61E29"/>
    <w:pPr>
      <w:spacing w:after="100"/>
      <w:ind w:left="1540"/>
    </w:pPr>
  </w:style>
  <w:style w:type="paragraph" w:styleId="Innehll9">
    <w:name w:val="toc 9"/>
    <w:basedOn w:val="Normal"/>
    <w:next w:val="Normal"/>
    <w:uiPriority w:val="99"/>
    <w:semiHidden/>
    <w:rsid w:val="00A61E29"/>
    <w:pPr>
      <w:spacing w:after="100"/>
      <w:ind w:left="1760"/>
    </w:pPr>
  </w:style>
  <w:style w:type="table" w:customStyle="1" w:styleId="Trelinjerstabell">
    <w:name w:val="Trelinjerstabell"/>
    <w:basedOn w:val="Normaltabel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ark">
    <w:name w:val="Strong"/>
    <w:basedOn w:val="Standardstycketeckensnitt"/>
    <w:uiPriority w:val="1"/>
    <w:rsid w:val="00A61E29"/>
    <w:rPr>
      <w:b/>
      <w:bCs/>
    </w:rPr>
  </w:style>
  <w:style w:type="table" w:customStyle="1" w:styleId="Sidfottabell">
    <w:name w:val="Sidfot tabell"/>
    <w:basedOn w:val="Normaltabel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A61E29"/>
    <w:rPr>
      <w:sz w:val="20"/>
      <w:szCs w:val="20"/>
    </w:rPr>
  </w:style>
  <w:style w:type="character" w:customStyle="1" w:styleId="FotnotstextChar">
    <w:name w:val="Fotnotstext Char"/>
    <w:basedOn w:val="Standardstycketeckensnitt"/>
    <w:link w:val="Fotnotstext"/>
    <w:uiPriority w:val="99"/>
    <w:semiHidden/>
    <w:rsid w:val="00A61E29"/>
    <w:rPr>
      <w:rFonts w:asciiTheme="minorHAnsi" w:hAnsiTheme="minorHAnsi"/>
      <w:sz w:val="20"/>
      <w:szCs w:val="20"/>
      <w:lang w:val="en-US"/>
    </w:rPr>
  </w:style>
  <w:style w:type="character" w:styleId="Fotnotsreferens">
    <w:name w:val="footnote reference"/>
    <w:basedOn w:val="Standardstycketeckensnitt"/>
    <w:uiPriority w:val="99"/>
    <w:semiHidden/>
    <w:unhideWhenUsed/>
    <w:rsid w:val="00A61E29"/>
    <w:rPr>
      <w:vertAlign w:val="superscript"/>
    </w:rPr>
  </w:style>
  <w:style w:type="character" w:customStyle="1" w:styleId="Rubrik4Char">
    <w:name w:val="Rubrik 4 Char"/>
    <w:basedOn w:val="Standardstycketeckensnitt"/>
    <w:link w:val="Rubrik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Standardstycketeckensnitt"/>
    <w:uiPriority w:val="1"/>
    <w:rsid w:val="00A61E29"/>
    <w:rPr>
      <w:rFonts w:asciiTheme="majorHAnsi" w:hAnsiTheme="majorHAnsi"/>
      <w:color w:val="auto"/>
      <w:sz w:val="14"/>
    </w:rPr>
  </w:style>
  <w:style w:type="character" w:customStyle="1" w:styleId="Sidfotmallarna">
    <w:name w:val="Sidfot mallarna"/>
    <w:basedOn w:val="Standardstycketeckensnitt"/>
    <w:uiPriority w:val="1"/>
    <w:rsid w:val="00A61E29"/>
    <w:rPr>
      <w:rFonts w:asciiTheme="majorHAnsi" w:hAnsiTheme="majorHAnsi"/>
      <w:sz w:val="14"/>
    </w:rPr>
  </w:style>
  <w:style w:type="character" w:customStyle="1" w:styleId="Sidfotmallarnagr">
    <w:name w:val="Sidfot mallarna grå"/>
    <w:basedOn w:val="Standardstycketeckensnit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A61E29"/>
    <w:rPr>
      <w:rFonts w:asciiTheme="minorHAnsi" w:hAnsiTheme="minorHAnsi" w:cstheme="minorHAnsi"/>
      <w:bdr w:val="single" w:sz="4" w:space="0" w:color="auto"/>
      <w:lang w:val="en-US"/>
    </w:rPr>
  </w:style>
  <w:style w:type="paragraph" w:styleId="Punktlista">
    <w:name w:val="List Bullet"/>
    <w:basedOn w:val="Normal"/>
    <w:uiPriority w:val="99"/>
    <w:qFormat/>
    <w:rsid w:val="00A61E29"/>
    <w:pPr>
      <w:numPr>
        <w:numId w:val="4"/>
      </w:numPr>
      <w:contextualSpacing/>
    </w:pPr>
  </w:style>
  <w:style w:type="paragraph" w:styleId="Numreradlista">
    <w:name w:val="List Number"/>
    <w:basedOn w:val="Normal"/>
    <w:uiPriority w:val="99"/>
    <w:qFormat/>
    <w:rsid w:val="00A61E29"/>
    <w:pPr>
      <w:numPr>
        <w:numId w:val="3"/>
      </w:numPr>
      <w:contextualSpacing/>
    </w:pPr>
  </w:style>
  <w:style w:type="paragraph" w:styleId="Liststycke">
    <w:name w:val="List Paragraph"/>
    <w:basedOn w:val="Normal"/>
    <w:uiPriority w:val="34"/>
    <w:qFormat/>
    <w:rsid w:val="00894B16"/>
    <w:pPr>
      <w:ind w:left="720"/>
      <w:contextualSpacing/>
    </w:pPr>
  </w:style>
  <w:style w:type="character" w:styleId="Radnummer">
    <w:name w:val="line number"/>
    <w:basedOn w:val="Standardstycketeckensnitt"/>
    <w:uiPriority w:val="99"/>
    <w:semiHidden/>
    <w:unhideWhenUsed/>
    <w:rsid w:val="00E110ED"/>
  </w:style>
  <w:style w:type="table" w:styleId="Oformateradtabell5">
    <w:name w:val="Plain Table 5"/>
    <w:basedOn w:val="Normaltabel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utntstabell1ljusdekorfrg1">
    <w:name w:val="Grid Table 1 Light Accent 1"/>
    <w:basedOn w:val="Normaltabel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Beskrivning">
    <w:name w:val="caption"/>
    <w:basedOn w:val="Normal"/>
    <w:next w:val="Normal"/>
    <w:uiPriority w:val="35"/>
    <w:unhideWhenUsed/>
    <w:qFormat/>
    <w:rsid w:val="00FA6CD0"/>
    <w:rPr>
      <w:i/>
      <w:iCs/>
      <w:color w:val="000000" w:themeColor="text2"/>
      <w:sz w:val="18"/>
      <w:szCs w:val="18"/>
    </w:rPr>
  </w:style>
  <w:style w:type="table" w:styleId="Tabellrutntljust">
    <w:name w:val="Grid Table Light"/>
    <w:basedOn w:val="Normaltabel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sreferens">
    <w:name w:val="annotation reference"/>
    <w:basedOn w:val="Standardstycketeckensnitt"/>
    <w:uiPriority w:val="99"/>
    <w:semiHidden/>
    <w:unhideWhenUsed/>
    <w:rsid w:val="003A75A6"/>
    <w:rPr>
      <w:sz w:val="16"/>
      <w:szCs w:val="16"/>
    </w:rPr>
  </w:style>
  <w:style w:type="paragraph" w:styleId="Kommentarer">
    <w:name w:val="annotation text"/>
    <w:basedOn w:val="Normal"/>
    <w:link w:val="KommentarerChar"/>
    <w:uiPriority w:val="99"/>
    <w:unhideWhenUsed/>
    <w:rsid w:val="003A75A6"/>
    <w:rPr>
      <w:sz w:val="20"/>
      <w:szCs w:val="20"/>
    </w:rPr>
  </w:style>
  <w:style w:type="character" w:customStyle="1" w:styleId="KommentarerChar">
    <w:name w:val="Kommentarer Char"/>
    <w:basedOn w:val="Standardstycketeckensnitt"/>
    <w:link w:val="Kommentarer"/>
    <w:uiPriority w:val="99"/>
    <w:rsid w:val="003A75A6"/>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3A75A6"/>
    <w:rPr>
      <w:b/>
      <w:bCs/>
    </w:rPr>
  </w:style>
  <w:style w:type="character" w:customStyle="1" w:styleId="KommentarsmneChar">
    <w:name w:val="Kommentarsämne Char"/>
    <w:basedOn w:val="KommentarerChar"/>
    <w:link w:val="Kommentarsmne"/>
    <w:uiPriority w:val="99"/>
    <w:semiHidden/>
    <w:rsid w:val="003A75A6"/>
    <w:rPr>
      <w:rFonts w:asciiTheme="minorHAnsi" w:hAnsiTheme="minorHAnsi"/>
      <w:b/>
      <w:bCs/>
      <w:sz w:val="20"/>
      <w:szCs w:val="20"/>
    </w:rPr>
  </w:style>
  <w:style w:type="paragraph" w:styleId="Litteraturfrteckning">
    <w:name w:val="Bibliography"/>
    <w:basedOn w:val="Normal"/>
    <w:next w:val="Normal"/>
    <w:uiPriority w:val="37"/>
    <w:unhideWhenUsed/>
    <w:rsid w:val="00BE5814"/>
    <w:pPr>
      <w:ind w:left="720" w:hanging="720"/>
    </w:pPr>
  </w:style>
  <w:style w:type="character" w:customStyle="1" w:styleId="apple-converted-space">
    <w:name w:val="apple-converted-space"/>
    <w:basedOn w:val="Standardstycketeckensnit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max.lindmark@slu.s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30D55C1A-2FDA-485E-8B8A-98A2E1F4C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6</Pages>
  <Words>3009</Words>
  <Characters>15949</Characters>
  <Application>Microsoft Office Word</Application>
  <DocSecurity>0</DocSecurity>
  <Lines>132</Lines>
  <Paragraphs>3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8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3</cp:revision>
  <cp:lastPrinted>2012-03-26T17:07:00Z</cp:lastPrinted>
  <dcterms:created xsi:type="dcterms:W3CDTF">2020-02-07T08:03:00Z</dcterms:created>
  <dcterms:modified xsi:type="dcterms:W3CDTF">2020-02-07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